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9E2244C"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in Neurology Drug Development</w:t>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1E9DA152" w14:textId="3C81DE1A" w:rsidR="004A2C50" w:rsidRDefault="00E65BF5" w:rsidP="00135442">
      <w:pPr>
        <w:spacing w:line="276" w:lineRule="auto"/>
        <w:rPr>
          <w:b/>
          <w:bCs/>
        </w:rPr>
      </w:pPr>
      <w:r>
        <w:rPr>
          <w:b/>
          <w:bCs/>
        </w:rPr>
        <w:t xml:space="preserve">Introduction </w:t>
      </w:r>
    </w:p>
    <w:p w14:paraId="0C7CF654" w14:textId="2762C184" w:rsidR="004571AC" w:rsidRDefault="004571AC" w:rsidP="00EE2099">
      <w:pPr>
        <w:autoSpaceDE w:val="0"/>
        <w:autoSpaceDN w:val="0"/>
        <w:adjustRightInd w:val="0"/>
        <w:rPr>
          <w:rFonts w:eastAsiaTheme="minorHAnsi"/>
        </w:rPr>
      </w:pPr>
      <w:r>
        <w:rPr>
          <w:rFonts w:eastAsiaTheme="minorHAnsi"/>
        </w:rPr>
        <w:t xml:space="preserve">Drug development for neurologic disorders is slow, expensive and failure prone. Many neurological disorders are characterized by heterogenous populations and slow progression, thus necessitating lengthy clinical trials </w:t>
      </w:r>
      <w:r w:rsidR="000C5CFA">
        <w:rPr>
          <w:rFonts w:eastAsiaTheme="minorHAnsi"/>
        </w:rPr>
        <w:t xml:space="preserve">and </w:t>
      </w:r>
      <w:r>
        <w:rPr>
          <w:rFonts w:eastAsiaTheme="minorHAnsi"/>
        </w:rPr>
        <w:t>large populations.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5992ABE2"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C34DF6">
        <w:rPr>
          <w:rFonts w:eastAsiaTheme="minorHAnsi"/>
        </w:rPr>
        <w:instrText xml:space="preserve"> ADDIN ZOTERO_ITEM CSL_CITATION {"citationID":"GQOHtfG0","properties":{"formattedCitation":"\\super 1\\nosupersub{}","plainCitation":"1","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D8469F" w:rsidRPr="00D8469F">
        <w:rPr>
          <w:vertAlign w:val="superscript"/>
        </w:rPr>
        <w:t>1</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r w:rsidR="003C51D8">
        <w:rPr>
          <w:rFonts w:eastAsiaTheme="minorHAnsi"/>
        </w:rPr>
        <w:t>G</w:t>
      </w:r>
      <w:r w:rsidR="003C51D8" w:rsidRPr="003C51D8">
        <w:rPr>
          <w:rFonts w:eastAsiaTheme="minorHAnsi"/>
        </w:rPr>
        <w:t>antenerumab</w:t>
      </w:r>
      <w:r w:rsidR="003C51D8">
        <w:rPr>
          <w:rFonts w:eastAsiaTheme="minorHAnsi"/>
        </w:rPr>
        <w:fldChar w:fldCharType="begin"/>
      </w:r>
      <w:r w:rsidR="00C34DF6">
        <w:rPr>
          <w:rFonts w:eastAsiaTheme="minorHAnsi"/>
        </w:rPr>
        <w:instrText xml:space="preserve"> ADDIN ZOTERO_ITEM CSL_CITATION {"citationID":"STOdZmEi","properties":{"formattedCitation":"\\super 2\\nosupersub{}","plainCitation":"2","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3C51D8" w:rsidRPr="003C51D8">
        <w:rPr>
          <w:vertAlign w:val="superscript"/>
        </w:rPr>
        <w:t>2</w:t>
      </w:r>
      <w:r w:rsidR="003C51D8">
        <w:rPr>
          <w:rFonts w:eastAsiaTheme="minorHAnsi"/>
        </w:rPr>
        <w:fldChar w:fldCharType="end"/>
      </w:r>
      <w:r w:rsidR="003C51D8">
        <w:rPr>
          <w:rFonts w:eastAsiaTheme="minorHAnsi"/>
        </w:rPr>
        <w:t xml:space="preserve"> </w:t>
      </w:r>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 xml:space="preserve">may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w:t>
      </w:r>
      <w:commentRangeStart w:id="0"/>
      <w:r>
        <w:rPr>
          <w:rFonts w:eastAsiaTheme="minorHAnsi"/>
        </w:rPr>
        <w:t>trials</w:t>
      </w:r>
      <w:commentRangeEnd w:id="0"/>
      <w:r w:rsidR="00D8469F">
        <w:rPr>
          <w:rStyle w:val="CommentReference"/>
          <w:rFonts w:asciiTheme="minorHAnsi" w:eastAsiaTheme="minorHAnsi" w:hAnsiTheme="minorHAnsi" w:cstheme="minorBidi"/>
        </w:rPr>
        <w:commentReference w:id="0"/>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C34DF6">
        <w:rPr>
          <w:rFonts w:eastAsiaTheme="minorHAnsi"/>
          <w:vertAlign w:val="superscript"/>
        </w:rPr>
        <w:instrText xml:space="preserve"> ADDIN ZOTERO_ITEM CSL_CITATION {"citationID":"TThMaC2p","properties":{"formattedCitation":"\\super 3,4\\nosupersub{}","plainCitation":"3,4","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D8469F" w:rsidRPr="00D8469F">
        <w:rPr>
          <w:vertAlign w:val="superscript"/>
        </w:rPr>
        <w:t>3,4</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427D8D4B" w:rsidR="00ED66FA" w:rsidRDefault="00A35547" w:rsidP="00ED66FA">
      <w:pPr>
        <w:autoSpaceDE w:val="0"/>
        <w:autoSpaceDN w:val="0"/>
        <w:adjustRightInd w:val="0"/>
        <w:rPr>
          <w:rFonts w:eastAsiaTheme="minorHAnsi"/>
        </w:rPr>
      </w:pPr>
      <w:r>
        <w:rPr>
          <w:rFonts w:eastAsiaTheme="minorHAnsi"/>
        </w:rPr>
        <w:t xml:space="preserve">However, </w:t>
      </w:r>
      <w:r w:rsidR="00C24366">
        <w:rPr>
          <w:rFonts w:eastAsiaTheme="minorHAnsi"/>
        </w:rPr>
        <w:t xml:space="preserve">avoidance of phase 2 testing is </w:t>
      </w:r>
      <w:commentRangeStart w:id="1"/>
      <w:r w:rsidR="00C24366">
        <w:rPr>
          <w:rFonts w:eastAsiaTheme="minorHAnsi"/>
        </w:rPr>
        <w:t>controversial</w:t>
      </w:r>
      <w:commentRangeEnd w:id="1"/>
      <w:r w:rsidR="00D307A0">
        <w:rPr>
          <w:rStyle w:val="CommentReference"/>
          <w:rFonts w:asciiTheme="minorHAnsi" w:eastAsiaTheme="minorHAnsi" w:hAnsiTheme="minorHAnsi" w:cstheme="minorBidi"/>
        </w:rPr>
        <w:commentReference w:id="1"/>
      </w:r>
      <w:r w:rsidR="00C24366">
        <w:rPr>
          <w:rFonts w:eastAsiaTheme="minorHAnsi"/>
        </w:rPr>
        <w:t>. R</w:t>
      </w:r>
      <w:r w:rsidR="005C5C76">
        <w:rPr>
          <w:rFonts w:eastAsiaTheme="minorHAnsi"/>
        </w:rPr>
        <w:t xml:space="preserve">isk/benefit balance for phase 3 trials may be impaired 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w:t>
      </w:r>
      <w:proofErr w:type="gramStart"/>
      <w:r w:rsidR="00671B57" w:rsidRPr="00E94066">
        <w:rPr>
          <w:rFonts w:cs="Segoe UI"/>
          <w:color w:val="000000" w:themeColor="text1"/>
          <w:shd w:val="clear" w:color="auto" w:fill="FFFFFF"/>
        </w:rPr>
        <w:t>In</w:t>
      </w:r>
      <w:proofErr w:type="gramEnd"/>
      <w:r w:rsidR="00671B57" w:rsidRPr="00E94066">
        <w:rPr>
          <w:rFonts w:cs="Segoe UI"/>
          <w:color w:val="000000" w:themeColor="text1"/>
          <w:shd w:val="clear" w:color="auto" w:fill="FFFFFF"/>
        </w:rPr>
        <w:t xml:space="preserve">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before they are advanced to</w:t>
      </w:r>
      <w:r w:rsidR="00671B57" w:rsidRPr="00E94066">
        <w:rPr>
          <w:rFonts w:cs="Segoe UI"/>
          <w:color w:val="000000" w:themeColor="text1"/>
          <w:shd w:val="clear" w:color="auto" w:fill="FFFFFF"/>
        </w:rPr>
        <w:t xml:space="preserve"> 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Therefore,</w:t>
      </w:r>
      <w:r w:rsidR="00671B57" w:rsidRPr="00E94066">
        <w:rPr>
          <w:rFonts w:cs="Segoe UI"/>
          <w:color w:val="000000" w:themeColor="text1"/>
          <w:shd w:val="clear" w:color="auto" w:fill="FFFFFF"/>
        </w:rPr>
        <w:t xml:space="preserve"> </w:t>
      </w:r>
      <w:r w:rsidR="00ED66FA" w:rsidRPr="00E94066">
        <w:rPr>
          <w:rFonts w:eastAsiaTheme="minorHAnsi"/>
          <w:color w:val="000000" w:themeColor="text1"/>
        </w:rPr>
        <w:t xml:space="preserve">efficacy evidence may be important to collect prior to </w:t>
      </w:r>
      <w:r w:rsidR="00047CA3" w:rsidRPr="00E94066">
        <w:rPr>
          <w:rFonts w:eastAsiaTheme="minorHAnsi"/>
          <w:color w:val="000000" w:themeColor="text1"/>
        </w:rPr>
        <w:t xml:space="preserve">phase </w:t>
      </w:r>
      <w:r w:rsidR="00ED66FA" w:rsidRPr="00E94066">
        <w:rPr>
          <w:rFonts w:eastAsiaTheme="minorHAnsi"/>
          <w:color w:val="000000" w:themeColor="text1"/>
        </w:rPr>
        <w:t xml:space="preserve">3 trials in order to </w:t>
      </w:r>
      <w:r w:rsidR="00D307A0" w:rsidRPr="00640506">
        <w:rPr>
          <w:rFonts w:cs="Segoe UI"/>
          <w:color w:val="000000" w:themeColor="text1"/>
          <w:shd w:val="clear" w:color="auto" w:fill="FFFFFF"/>
        </w:rPr>
        <w:t>reduce the prospect of</w:t>
      </w:r>
      <w:r w:rsidR="00D307A0" w:rsidRPr="00640506">
        <w:rPr>
          <w:rFonts w:cs="Segoe UI"/>
          <w:color w:val="000000" w:themeColor="text1"/>
          <w:shd w:val="clear" w:color="auto" w:fill="FFFFFF"/>
        </w:rPr>
        <w:t xml:space="preserve"> </w:t>
      </w:r>
      <w:r w:rsidR="00ED66FA" w:rsidRPr="00E94066">
        <w:rPr>
          <w:rFonts w:eastAsiaTheme="minorHAnsi"/>
          <w:color w:val="000000" w:themeColor="text1"/>
        </w:rPr>
        <w:t>negative outcomes</w:t>
      </w:r>
      <w:r w:rsidR="008E4AEA" w:rsidRPr="00E94066">
        <w:rPr>
          <w:rFonts w:eastAsiaTheme="minorHAnsi"/>
          <w:color w:val="000000" w:themeColor="text1"/>
        </w:rPr>
        <w:t>.</w:t>
      </w:r>
      <w:r w:rsidR="008E4AEA" w:rsidRPr="00E94066">
        <w:rPr>
          <w:color w:val="000000" w:themeColor="text1"/>
        </w:rPr>
        <w:fldChar w:fldCharType="begin"/>
      </w:r>
      <w:r w:rsidR="00C34DF6">
        <w:rPr>
          <w:color w:val="000000" w:themeColor="text1"/>
        </w:rPr>
        <w:instrText xml:space="preserve"> ADDIN ZOTERO_ITEM CSL_CITATION {"citationID":"qoo4ZnFN","properties":{"formattedCitation":"\\super 5,6\\nosupersub{}","plainCitation":"5,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8E4AEA" w:rsidRPr="00E94066">
        <w:rPr>
          <w:color w:val="000000" w:themeColor="text1"/>
        </w:rPr>
        <w:fldChar w:fldCharType="separate"/>
      </w:r>
      <w:r w:rsidR="00C34DF6" w:rsidRPr="00C34DF6">
        <w:rPr>
          <w:rFonts w:ascii="Cambria"/>
          <w:color w:val="000000"/>
          <w:vertAlign w:val="superscript"/>
        </w:rPr>
        <w:t>5,6</w:t>
      </w:r>
      <w:r w:rsidR="008E4AEA" w:rsidRPr="00E94066">
        <w:rPr>
          <w:color w:val="000000" w:themeColor="text1"/>
        </w:rPr>
        <w:fldChar w:fldCharType="end"/>
      </w:r>
      <w:r w:rsidR="00D307A0" w:rsidRPr="00E94066">
        <w:rPr>
          <w:color w:val="000000" w:themeColor="text1"/>
          <w:vertAlign w:val="superscript"/>
        </w:rPr>
        <w:fldChar w:fldCharType="begin"/>
      </w:r>
      <w:r w:rsidR="00C34DF6">
        <w:rPr>
          <w:color w:val="000000" w:themeColor="text1"/>
          <w:vertAlign w:val="superscript"/>
        </w:rPr>
        <w:instrText xml:space="preserve"> ADDIN ZOTERO_ITEM CSL_CITATION {"citationID":"cWs5CIpc","properties":{"formattedCitation":"\\super 7\\nosupersub{}","plainCitation":"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00D307A0" w:rsidRPr="00E94066">
        <w:rPr>
          <w:color w:val="000000" w:themeColor="text1"/>
          <w:vertAlign w:val="superscript"/>
        </w:rPr>
        <w:fldChar w:fldCharType="separate"/>
      </w:r>
      <w:r w:rsidR="00C34DF6" w:rsidRPr="00C34DF6">
        <w:rPr>
          <w:color w:val="000000"/>
          <w:vertAlign w:val="superscript"/>
        </w:rPr>
        <w:t>7</w:t>
      </w:r>
      <w:r w:rsidR="00D307A0" w:rsidRPr="00E94066">
        <w:rPr>
          <w:color w:val="000000" w:themeColor="text1"/>
          <w:vertAlign w:val="superscript"/>
        </w:rPr>
        <w:fldChar w:fldCharType="end"/>
      </w:r>
    </w:p>
    <w:p w14:paraId="44BF7A83" w14:textId="77777777" w:rsidR="00ED66FA" w:rsidRDefault="00ED66FA" w:rsidP="00ED66FA">
      <w:pPr>
        <w:autoSpaceDE w:val="0"/>
        <w:autoSpaceDN w:val="0"/>
        <w:adjustRightInd w:val="0"/>
        <w:rPr>
          <w:rFonts w:eastAsiaTheme="minorHAnsi"/>
        </w:rPr>
      </w:pPr>
    </w:p>
    <w:p w14:paraId="7FEDF7B2" w14:textId="70A346F4"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survival outcomes.</w:t>
      </w:r>
      <w:proofErr w:type="gramStart"/>
      <w:r w:rsidR="00416593" w:rsidRPr="00F217EB">
        <w:rPr>
          <w:rFonts w:eastAsiaTheme="minorHAnsi"/>
          <w:vertAlign w:val="superscript"/>
        </w:rPr>
        <w:t>8</w:t>
      </w:r>
      <w:r w:rsidR="00416593">
        <w:rPr>
          <w:rFonts w:eastAsiaTheme="minorHAnsi"/>
          <w:vertAlign w:val="superscript"/>
        </w:rPr>
        <w:t xml:space="preserve"> </w:t>
      </w:r>
      <w:r>
        <w:rPr>
          <w:rFonts w:eastAsiaTheme="minorHAnsi"/>
        </w:rPr>
        <w:t xml:space="preserve"> </w:t>
      </w:r>
      <w:r w:rsidR="00416593">
        <w:rPr>
          <w:rFonts w:eastAsiaTheme="minorHAnsi"/>
        </w:rPr>
        <w:t>In</w:t>
      </w:r>
      <w:proofErr w:type="gramEnd"/>
      <w:r w:rsidR="00416593">
        <w:rPr>
          <w:rFonts w:eastAsiaTheme="minorHAnsi"/>
        </w:rPr>
        <w:t xml:space="preserve">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531B7897"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lastRenderedPageBreak/>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28732AE" w:rsidR="00DA2869" w:rsidRPr="008A1EB1" w:rsidRDefault="00752D8A" w:rsidP="00DA2869">
      <w:r>
        <w:rPr>
          <w:rFonts w:cstheme="minorHAnsi"/>
        </w:rPr>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r w:rsidR="007D23EA" w:rsidRPr="00E72D22">
        <w:t>P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0C08E21A"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5D12F29E"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r w:rsidR="00752D8A">
        <w:rPr>
          <w:rFonts w:cstheme="minorHAnsi"/>
        </w:rPr>
        <w:t>search</w:t>
      </w:r>
      <w:r w:rsidR="0050761D">
        <w:rPr>
          <w:rFonts w:cstheme="minorHAnsi"/>
        </w:rPr>
        <w:t>es of</w:t>
      </w:r>
      <w:r w:rsidR="00752D8A">
        <w:rPr>
          <w:rFonts w:cstheme="minorHAnsi"/>
        </w:rPr>
        <w:t xml:space="preserve"> </w:t>
      </w:r>
      <w:r w:rsidR="00752D8A" w:rsidRPr="00DA30D1">
        <w:rPr>
          <w:rFonts w:cstheme="minorHAnsi"/>
        </w:rPr>
        <w:t>ClinicalTrials.gov</w:t>
      </w:r>
      <w:r w:rsidR="00752D8A">
        <w:rPr>
          <w:rFonts w:cstheme="minorHAnsi"/>
        </w:rPr>
        <w:t>, and</w:t>
      </w:r>
      <w:r w:rsidR="007E2DC1">
        <w:rPr>
          <w:rFonts w:cstheme="minorHAnsi"/>
        </w:rPr>
        <w:t xml:space="preserve"> using</w:t>
      </w:r>
      <w:r w:rsidR="00752D8A">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r>
        <w:rPr>
          <w:rFonts w:cstheme="minorHAnsi"/>
        </w:rPr>
        <w:t xml:space="preserve"> 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53D2596C"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any indication at the time of trial indic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279AAA0D"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 xml:space="preserve">receded by </w:t>
      </w:r>
      <w:proofErr w:type="gramStart"/>
      <w:r w:rsidR="00D80360" w:rsidRPr="009735CB">
        <w:t>an</w:t>
      </w:r>
      <w:proofErr w:type="gramEnd"/>
      <w:r w:rsidR="00D80360" w:rsidRPr="009735CB">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r w:rsidR="000D256D">
        <w:t xml:space="preserve">This </w:t>
      </w:r>
      <w:r w:rsidR="00CE2C51">
        <w:t>category</w:t>
      </w:r>
      <w:r w:rsidR="0095312A" w:rsidRPr="009735CB">
        <w:t xml:space="preserve"> </w:t>
      </w:r>
      <w:r w:rsidR="000D256D">
        <w:t xml:space="preserve">was split </w:t>
      </w:r>
      <w:proofErr w:type="gramStart"/>
      <w:r w:rsidR="000D256D">
        <w:t>into:</w:t>
      </w:r>
      <w:proofErr w:type="gramEnd"/>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non-positive);</w:t>
      </w:r>
      <w:r w:rsidR="007818AF">
        <w:t xml:space="preserve"> and </w:t>
      </w:r>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1FE150AA" w:rsidR="009735CB" w:rsidRDefault="00D44682" w:rsidP="009735CB">
      <w:r>
        <w:lastRenderedPageBreak/>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indication</w:t>
      </w:r>
      <w:r w:rsidR="00047CE5">
        <w:t xml:space="preserve"> </w:t>
      </w:r>
      <w:r w:rsidR="000D256D">
        <w:t xml:space="preserve">at the time </w:t>
      </w:r>
      <w:proofErr w:type="gramStart"/>
      <w:r w:rsidR="000D256D">
        <w:t>of</w:t>
      </w:r>
      <w:r w:rsidR="00804F39">
        <w:t xml:space="preserve"> </w:t>
      </w:r>
      <w:r w:rsidR="000D256D">
        <w:t xml:space="preserve"> trial</w:t>
      </w:r>
      <w:proofErr w:type="gramEnd"/>
      <w:r w:rsidR="000D256D">
        <w:t xml:space="preserve">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 xml:space="preserve">Alzheimer's disease, Parkinson disease, </w:t>
      </w:r>
      <w:r w:rsidR="00351D51">
        <w:rPr>
          <w:rFonts w:cstheme="minorHAnsi"/>
        </w:rPr>
        <w:t>a</w:t>
      </w:r>
      <w:r w:rsidR="006C2661" w:rsidRPr="00680012">
        <w:rPr>
          <w:rFonts w:cstheme="minorHAnsi"/>
        </w:rPr>
        <w:t xml:space="preserve">myotrophic lateral sclerosis, Huntington'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70A1DA34"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commentRangeStart w:id="2"/>
      <w:r w:rsidR="001F2B78">
        <w:t>outcomes</w:t>
      </w:r>
      <w:commentRangeEnd w:id="2"/>
      <w:r w:rsidR="00D726AA">
        <w:rPr>
          <w:rStyle w:val="CommentReference"/>
          <w:rFonts w:asciiTheme="minorHAnsi" w:eastAsiaTheme="minorHAnsi" w:hAnsiTheme="minorHAnsi" w:cstheme="minorBidi"/>
        </w:rPr>
        <w:commentReference w:id="2"/>
      </w:r>
      <w:r w:rsidR="001F2B78">
        <w:t xml:space="preserve">: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 xml:space="preserve">)). </w:t>
      </w:r>
      <w:r w:rsidR="004A508A">
        <w:t xml:space="preserve">We performed a sensitivity analysis to investigate whether phase 2 bypass was associated with </w:t>
      </w:r>
      <w:r w:rsidR="0091071C">
        <w:t>phase 3 positivity when we exclude indications with near universal nonpositive (&lt;15%) or positive (&gt;85%)</w:t>
      </w:r>
      <w:r w:rsidR="0091071C" w:rsidRPr="0091071C">
        <w:t xml:space="preserve"> </w:t>
      </w:r>
      <w:r w:rsidR="0091071C">
        <w:t>results</w:t>
      </w:r>
      <w:r w:rsidR="0091071C">
        <w:t>.</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6165CBBE" w:rsidR="009F0F87" w:rsidRDefault="004D61F4" w:rsidP="001C736A">
      <w:r>
        <w:t xml:space="preserve">We used </w:t>
      </w:r>
      <w:r w:rsidR="00CA662D">
        <w:t>Fisher-exact tests</w:t>
      </w:r>
      <w:r w:rsidR="0095312A">
        <w:t xml:space="preserve"> </w:t>
      </w:r>
      <w:r>
        <w:t xml:space="preserve">to investigate whether </w:t>
      </w:r>
      <w:r w:rsidR="00153677">
        <w:t xml:space="preserve">three </w:t>
      </w:r>
      <w:r>
        <w:t xml:space="preserve">P3 trial characteristics and two P3 trial results were associated with </w:t>
      </w:r>
      <w:r w:rsidR="00233ABB">
        <w:t>phase 2</w:t>
      </w:r>
      <w:r>
        <w:t xml:space="preserve"> bypass. </w:t>
      </w:r>
      <w:r w:rsidR="00153677">
        <w:t xml:space="preserve">In addition, we compared P3 trial sample sizes and trial duration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proofErr w:type="gramStart"/>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1F289E29" w:rsidR="009373E3" w:rsidRPr="00366037" w:rsidRDefault="00D307A0" w:rsidP="001C736A">
      <w:r>
        <w:rPr>
          <w:rFonts w:cstheme="minorHAnsi"/>
        </w:rPr>
        <w:t xml:space="preserve">Our protocol was registered at </w:t>
      </w:r>
      <w:hyperlink r:id="rId13"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4"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9D0B66"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74485EA9" w:rsidR="006979D4" w:rsidRDefault="007D23EA" w:rsidP="007D23EA">
      <w:r w:rsidRPr="00E72D22">
        <w:t xml:space="preserve">Overall, 53 phase 3 trials (47%) were scored as having bypassed positive efficacy results from a phase 2 trial. The most common form of bypass was </w:t>
      </w:r>
      <w:r w:rsidR="00D50C87">
        <w:t>full</w:t>
      </w:r>
      <w:r w:rsidR="00D50C87" w:rsidRPr="00E72D22">
        <w:t xml:space="preserve"> </w:t>
      </w:r>
      <w:r w:rsidRPr="00E72D22">
        <w:t xml:space="preserve">bypass (n = 21, 19%). Among disease areas with more than ten trials in our sample, </w:t>
      </w:r>
      <w:r w:rsidR="00233ABB">
        <w:t>phase 2</w:t>
      </w:r>
      <w:r w:rsidRPr="00E72D22">
        <w:t xml:space="preserve"> </w:t>
      </w:r>
      <w:r w:rsidR="00066C4A">
        <w:t>b</w:t>
      </w:r>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p>
    <w:p w14:paraId="6F0843AE" w14:textId="77777777" w:rsidR="00D50C87" w:rsidRDefault="00D50C87" w:rsidP="007D23EA"/>
    <w:p w14:paraId="39B53B76" w14:textId="737411E3" w:rsidR="007D23EA" w:rsidRPr="00E72D22" w:rsidRDefault="00066C4A" w:rsidP="007D23EA">
      <w:r>
        <w:t>P</w:t>
      </w:r>
      <w:proofErr w:type="spellStart"/>
      <w:r w:rsidR="00233ABB">
        <w:rPr>
          <w:lang w:val="en-CA"/>
        </w:rPr>
        <w:t>hase</w:t>
      </w:r>
      <w:proofErr w:type="spellEnd"/>
      <w:r w:rsidR="00233ABB">
        <w:rPr>
          <w:lang w:val="en-CA"/>
        </w:rPr>
        <w:t xml:space="preserve"> 2</w:t>
      </w:r>
      <w:r w:rsidR="007D23EA" w:rsidRPr="00E72D22">
        <w:rPr>
          <w:u w:val="single"/>
          <w:lang w:val="en-CA"/>
        </w:rPr>
        <w:t xml:space="preserve"> </w:t>
      </w:r>
      <w:r w:rsidR="007D23EA" w:rsidRPr="00E72D22">
        <w:t xml:space="preserve">bypass was not significantly associated with industry funding: 77% (n=40) of trials that bypassed </w:t>
      </w:r>
      <w:r w:rsidR="00233ABB">
        <w:t>phase 2</w:t>
      </w:r>
      <w:r w:rsidR="007D23EA" w:rsidRPr="00E72D22">
        <w:t xml:space="preserve"> were funded by industry compared to 89% (n=54) in trials that were preceded </w:t>
      </w:r>
      <w:r w:rsidR="007D23EA" w:rsidRPr="00E72D22">
        <w:lastRenderedPageBreak/>
        <w:t xml:space="preserve">by </w:t>
      </w:r>
      <w:r w:rsidR="00233ABB">
        <w:t>phase 2</w:t>
      </w:r>
      <w:r w:rsidR="007D23EA" w:rsidRPr="00E72D22">
        <w:t xml:space="preserve"> trials (p=0.13). Similarly, </w:t>
      </w:r>
      <w:r w:rsidR="00233ABB">
        <w:t>phase 2</w:t>
      </w:r>
      <w:r w:rsidR="007D23EA" w:rsidRPr="00E72D22">
        <w:t xml:space="preserve"> bypass was not significantly associated with the investigational drug’s approval status: 23% (n=12) of trials that bypassed were approved in different indications compared to 15% (n=9) of trials that were preceded by </w:t>
      </w:r>
      <w:r w:rsidR="00233ABB">
        <w:t>phase 2</w:t>
      </w:r>
      <w:r w:rsidR="007D23EA" w:rsidRPr="00E72D22">
        <w:t xml:space="preserve"> (p=0.33)</w:t>
      </w:r>
      <w:r w:rsidR="00054BCD">
        <w:t xml:space="preserve">. </w:t>
      </w:r>
      <w:r>
        <w:t>P</w:t>
      </w:r>
      <w:r w:rsidR="00233ABB">
        <w:t>hase 2</w:t>
      </w:r>
      <w:r w:rsidR="00054BCD" w:rsidRPr="00E35B65">
        <w:t xml:space="preserve"> bypass was significantly </w:t>
      </w:r>
      <w:r w:rsidR="003C6971" w:rsidRPr="00640506">
        <w:t>associated with primarily</w:t>
      </w:r>
      <w:r w:rsidR="00054BCD" w:rsidRPr="00E35B65">
        <w:t xml:space="preserve"> degenerative </w:t>
      </w:r>
      <w:r>
        <w:t>conditions</w:t>
      </w:r>
      <w:r w:rsidR="00054BCD" w:rsidRPr="00E35B65">
        <w:t xml:space="preserve">: </w:t>
      </w:r>
      <w:r w:rsidR="00A51FA6" w:rsidRPr="00640506">
        <w:t>62</w:t>
      </w:r>
      <w:r w:rsidR="00054BCD" w:rsidRPr="00E35B65">
        <w:t>% (n=</w:t>
      </w:r>
      <w:r w:rsidR="0070643E" w:rsidRPr="00640506">
        <w:t>32</w:t>
      </w:r>
      <w:r w:rsidR="00054BCD" w:rsidRPr="00E35B65">
        <w:t xml:space="preserve">) of trials that bypassed were </w:t>
      </w:r>
      <w:r w:rsidR="00A51FA6" w:rsidRPr="00640506">
        <w:t xml:space="preserve">investigating primarily </w:t>
      </w:r>
      <w:r w:rsidR="00054BCD" w:rsidRPr="00E35B65">
        <w:t xml:space="preserve">degenerative diseases compared to </w:t>
      </w:r>
      <w:r w:rsidR="0070643E" w:rsidRPr="00640506">
        <w:t>34</w:t>
      </w:r>
      <w:r w:rsidR="00054BCD" w:rsidRPr="00E35B65">
        <w:t>% (n=</w:t>
      </w:r>
      <w:r w:rsidR="0070643E" w:rsidRPr="00640506">
        <w:t>21</w:t>
      </w:r>
      <w:r w:rsidR="00054BCD" w:rsidRPr="00E35B65">
        <w:t>) of trials that did not bypass</w:t>
      </w:r>
      <w:r w:rsidR="00E35B65" w:rsidRPr="00640506">
        <w:t xml:space="preserve"> (p=&lt;0.001)</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2ED2A3E2"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r w:rsidR="007905CC">
        <w:rPr>
          <w:lang w:val="en-CA"/>
        </w:rPr>
        <w:t xml:space="preserve">, </w:t>
      </w:r>
      <w:r w:rsidRPr="00E72D22">
        <w:t>p=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p=&gt;.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15</w:t>
      </w:r>
      <w:r w:rsidR="00B10B17">
        <w:t xml:space="preserve"> for P2 bypass vs.</w:t>
      </w:r>
      <w:r w:rsidR="007905CC">
        <w:t xml:space="preserve"> </w:t>
      </w:r>
      <w:r w:rsidRPr="00E72D22">
        <w:t>15%,</w:t>
      </w:r>
      <w:r w:rsidR="00066C4A" w:rsidRPr="00066C4A">
        <w:t xml:space="preserve"> </w:t>
      </w:r>
      <w:r w:rsidR="00066C4A" w:rsidRPr="00E72D22">
        <w:t>n=9</w:t>
      </w:r>
      <w:r w:rsidR="00B10B17">
        <w:t xml:space="preserve"> for P2 non-bypass</w:t>
      </w:r>
      <w:r w:rsidR="007905CC">
        <w:t>,</w:t>
      </w:r>
      <w:r w:rsidRPr="00E72D22">
        <w:t xml:space="preserve"> p=0.11)</w:t>
      </w:r>
      <w:r w:rsidRPr="00E72D22">
        <w:rPr>
          <w:b/>
          <w:bCs/>
        </w:rPr>
        <w:t xml:space="preserve"> (see</w:t>
      </w:r>
      <w:r w:rsidRPr="00E72D22">
        <w:t xml:space="preserve"> </w:t>
      </w:r>
      <w:r w:rsidRPr="00E72D22">
        <w:rPr>
          <w:b/>
          <w:bCs/>
        </w:rPr>
        <w:t>Table 3</w:t>
      </w:r>
      <w:r w:rsidR="0091071C">
        <w:rPr>
          <w:b/>
          <w:bCs/>
        </w:rPr>
        <w:t xml:space="preserve"> </w:t>
      </w:r>
      <w:r w:rsidR="0091071C" w:rsidRPr="0091071C">
        <w:t xml:space="preserve">and </w:t>
      </w:r>
      <w:r w:rsidR="004A5172">
        <w:rPr>
          <w:b/>
          <w:bCs/>
        </w:rPr>
        <w:t>s</w:t>
      </w:r>
      <w:r w:rsidR="00F159C4">
        <w:rPr>
          <w:b/>
          <w:bCs/>
        </w:rPr>
        <w:t>upplementary</w:t>
      </w:r>
      <w:r w:rsidR="0091071C" w:rsidRPr="00F159C4">
        <w:rPr>
          <w:b/>
          <w:bCs/>
        </w:rPr>
        <w:t xml:space="preserve"> Table 1</w:t>
      </w:r>
      <w:r w:rsidR="0091071C" w:rsidRPr="0091071C">
        <w:t xml:space="preserve"> for indication 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1.46 vs RR=1.36 respectively</w:t>
      </w:r>
      <w:r w:rsidR="007905CC">
        <w:t xml:space="preserve">, </w:t>
      </w:r>
      <w:r w:rsidRPr="00E72D22">
        <w:t>p=0.65) (</w:t>
      </w:r>
      <w:r w:rsidRPr="00E72D22">
        <w:rPr>
          <w:b/>
          <w:bCs/>
        </w:rPr>
        <w:t>see</w:t>
      </w:r>
      <w:r w:rsidRPr="00E72D22">
        <w:t xml:space="preserve"> </w:t>
      </w:r>
      <w:r w:rsidR="004A5172">
        <w:rPr>
          <w:b/>
          <w:bCs/>
        </w:rPr>
        <w:t>s</w:t>
      </w:r>
      <w:r w:rsidR="00F159C4">
        <w:rPr>
          <w:b/>
          <w:bCs/>
        </w:rPr>
        <w:t>upplementary</w:t>
      </w:r>
      <w:r w:rsidR="00F159C4" w:rsidRPr="00F159C4">
        <w:rPr>
          <w:b/>
          <w:bCs/>
        </w:rPr>
        <w:t xml:space="preserve"> </w:t>
      </w:r>
      <w:r w:rsidRPr="00E72D22">
        <w:rPr>
          <w:b/>
          <w:bCs/>
        </w:rPr>
        <w:t xml:space="preserve">Figure </w:t>
      </w:r>
      <w:r w:rsidR="00F159C4">
        <w:rPr>
          <w:b/>
          <w:bCs/>
        </w:rPr>
        <w:t>1</w:t>
      </w:r>
      <w:r w:rsidRPr="00E72D22">
        <w:rPr>
          <w:b/>
          <w:bCs/>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commentRangeStart w:id="3"/>
      <w:r>
        <w:rPr>
          <w:b/>
          <w:bCs/>
        </w:rPr>
        <w:t>Discussion:</w:t>
      </w:r>
      <w:commentRangeEnd w:id="3"/>
      <w:r w:rsidR="001E19B8">
        <w:rPr>
          <w:rStyle w:val="CommentReference"/>
          <w:rFonts w:asciiTheme="minorHAnsi" w:eastAsiaTheme="minorHAnsi" w:hAnsiTheme="minorHAnsi" w:cstheme="minorBidi"/>
        </w:rPr>
        <w:commentReference w:id="3"/>
      </w:r>
    </w:p>
    <w:p w14:paraId="67AF61FD" w14:textId="643B2BFF" w:rsidR="00994FE8" w:rsidRPr="00994FE8" w:rsidRDefault="00E500EA" w:rsidP="00994FE8">
      <w:pPr>
        <w:rPr>
          <w:rFonts w:eastAsiaTheme="minorHAnsi"/>
        </w:rPr>
      </w:pPr>
      <w:r w:rsidRPr="0070564D">
        <w:t>P</w:t>
      </w:r>
      <w:r>
        <w:t>hase 2</w:t>
      </w:r>
      <w:r w:rsidRPr="0070564D">
        <w:t xml:space="preserve"> bypass was common (47%)</w:t>
      </w:r>
      <w:r>
        <w:t xml:space="preserve"> i</w:t>
      </w:r>
      <w:r w:rsidRPr="0070564D">
        <w:t xml:space="preserve">n our sample of </w:t>
      </w:r>
      <w:r>
        <w:t xml:space="preserve">phase </w:t>
      </w:r>
      <w:r w:rsidRPr="0070564D">
        <w:t>3 trials investigating treatments for neurologic conditions</w:t>
      </w:r>
      <w:r>
        <w:t xml:space="preserve">. </w:t>
      </w:r>
      <w:r w:rsidR="00804A99" w:rsidRPr="0070564D">
        <w:t>Furthermore,</w:t>
      </w:r>
      <w:r w:rsidR="00804A99" w:rsidRPr="0070564D">
        <w:rPr>
          <w:rFonts w:eastAsiaTheme="minorHAnsi"/>
        </w:rPr>
        <w:t xml:space="preserve"> </w:t>
      </w:r>
      <w:r w:rsidR="00804A99">
        <w:rPr>
          <w:rFonts w:eastAsiaTheme="minorHAnsi"/>
        </w:rPr>
        <w:t xml:space="preserve">p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804A99" w:rsidRPr="0070564D">
        <w:rPr>
          <w:rFonts w:eastAsiaTheme="minorHAnsi"/>
        </w:rPr>
        <w:t xml:space="preserve"> </w:t>
      </w:r>
      <w:r w:rsidR="00804A99">
        <w:rPr>
          <w:rFonts w:eastAsiaTheme="minorHAnsi"/>
        </w:rPr>
        <w:t>were</w:t>
      </w:r>
      <w:r w:rsidR="00804A99" w:rsidRPr="0070564D">
        <w:rPr>
          <w:rFonts w:eastAsiaTheme="minorHAnsi"/>
        </w:rPr>
        <w:t xml:space="preserve"> significantly </w:t>
      </w:r>
      <w:r w:rsidR="00804A99">
        <w:rPr>
          <w:rFonts w:eastAsiaTheme="minorHAnsi"/>
        </w:rPr>
        <w:t>less likely to have a positive result and</w:t>
      </w:r>
      <w:r w:rsidR="00804A99" w:rsidRPr="0070564D">
        <w:rPr>
          <w:rFonts w:eastAsiaTheme="minorHAnsi"/>
        </w:rPr>
        <w:t xml:space="preserve"> insignificantly </w:t>
      </w:r>
      <w:r w:rsidR="00804A99">
        <w:rPr>
          <w:rFonts w:eastAsiaTheme="minorHAnsi"/>
        </w:rPr>
        <w:t xml:space="preserve">more likely to be terminated </w:t>
      </w:r>
      <w:r w:rsidR="00804A99" w:rsidRPr="0070564D">
        <w:rPr>
          <w:rFonts w:eastAsiaTheme="minorHAnsi"/>
        </w:rPr>
        <w:t>due to safety concerns or futility</w:t>
      </w:r>
      <w:r w:rsidR="00804A99">
        <w:rPr>
          <w:rFonts w:eastAsiaTheme="minorHAnsi"/>
        </w:rPr>
        <w:t xml:space="preserve"> analyses</w:t>
      </w:r>
      <w:r w:rsidR="00804A99" w:rsidRPr="0070564D">
        <w:rPr>
          <w:rFonts w:eastAsiaTheme="minorHAnsi"/>
        </w:rPr>
        <w:t xml:space="preserve">. </w:t>
      </w:r>
      <w:r w:rsidR="00937F65" w:rsidRPr="00DE0124">
        <w:rPr>
          <w:rFonts w:eastAsiaTheme="minorHAnsi"/>
        </w:rPr>
        <w:t xml:space="preserve">However, </w:t>
      </w:r>
      <w:r w:rsidR="00C34DF6" w:rsidRPr="00DE0124">
        <w:rPr>
          <w:rFonts w:eastAsiaTheme="minorHAnsi"/>
        </w:rPr>
        <w:t>researchers may bypass phase 2</w:t>
      </w:r>
      <w:r w:rsidR="00DE0124" w:rsidRPr="00DE0124">
        <w:rPr>
          <w:rFonts w:eastAsiaTheme="minorHAnsi"/>
        </w:rPr>
        <w:t xml:space="preserve"> for many reasons</w:t>
      </w:r>
      <w:r w:rsidR="00C34DF6" w:rsidRPr="00DE0124">
        <w:rPr>
          <w:rFonts w:eastAsiaTheme="minorHAnsi"/>
        </w:rPr>
        <w:t>, some justifiable</w:t>
      </w:r>
      <w:r w:rsidR="00937F65" w:rsidRPr="00DE0124">
        <w:rPr>
          <w:rFonts w:eastAsiaTheme="minorHAnsi"/>
        </w:rPr>
        <w:t>.</w:t>
      </w:r>
      <w:r w:rsidR="00937F65">
        <w:rPr>
          <w:rFonts w:eastAsiaTheme="minorHAnsi"/>
        </w:rPr>
        <w:t xml:space="preserve"> </w:t>
      </w:r>
    </w:p>
    <w:p w14:paraId="591F7829" w14:textId="77777777" w:rsidR="00994FE8" w:rsidRDefault="00994FE8" w:rsidP="00385DB7">
      <w:pPr>
        <w:rPr>
          <w:rFonts w:eastAsiaTheme="minorHAnsi"/>
        </w:rPr>
      </w:pPr>
    </w:p>
    <w:p w14:paraId="32C43B52" w14:textId="6A54E543" w:rsidR="00385DB7" w:rsidRDefault="00566860" w:rsidP="00385DB7">
      <w:pPr>
        <w:rPr>
          <w:rFonts w:eastAsiaTheme="minorHAnsi"/>
        </w:rPr>
      </w:pPr>
      <w:r>
        <w:rPr>
          <w:rFonts w:eastAsiaTheme="minorHAnsi"/>
        </w:rPr>
        <w:t>To start,</w:t>
      </w:r>
      <w:r w:rsidR="00994FE8">
        <w:rPr>
          <w:rFonts w:eastAsiaTheme="minorHAnsi"/>
        </w:rPr>
        <w:t xml:space="preserve"> there are a few scientific and statistical reasons that bypassing</w:t>
      </w:r>
      <w:r w:rsidR="00937F65">
        <w:rPr>
          <w:rFonts w:eastAsiaTheme="minorHAnsi"/>
        </w:rPr>
        <w:t xml:space="preserve"> phase 2 trials</w:t>
      </w:r>
      <w:r w:rsidR="00994FE8">
        <w:rPr>
          <w:rFonts w:eastAsiaTheme="minorHAnsi"/>
        </w:rPr>
        <w:t xml:space="preserve"> may be appropriate. For example,</w:t>
      </w:r>
      <w:r>
        <w:rPr>
          <w:rFonts w:eastAsiaTheme="minorHAnsi"/>
        </w:rPr>
        <w:t xml:space="preserve"> researchers investigating treatments for many neurologic </w:t>
      </w:r>
      <w:r>
        <w:rPr>
          <w:rFonts w:eastAsiaTheme="minorHAnsi"/>
        </w:rPr>
        <w:t xml:space="preserve">conditions lack surrogate endpoints with clear associations with clinical outcomes. Therefore, phase 2 trials in these indications may be less useful than in indications that have outcomes </w:t>
      </w:r>
      <w:r w:rsidR="00937F65">
        <w:rPr>
          <w:rFonts w:eastAsiaTheme="minorHAnsi"/>
        </w:rPr>
        <w:t>which can</w:t>
      </w:r>
      <w:r>
        <w:rPr>
          <w:rFonts w:eastAsiaTheme="minorHAnsi"/>
        </w:rPr>
        <w:t xml:space="preserve"> provide quick read-outs of efficacy information. </w:t>
      </w:r>
      <w:r>
        <w:rPr>
          <w:rFonts w:eastAsiaTheme="minorHAnsi"/>
        </w:rPr>
        <w:t>In addition, the outcomes</w:t>
      </w:r>
      <w:r w:rsidR="00937F65">
        <w:rPr>
          <w:rFonts w:eastAsiaTheme="minorHAnsi"/>
        </w:rPr>
        <w:t xml:space="preserve"> that are</w:t>
      </w:r>
      <w:r>
        <w:rPr>
          <w:rFonts w:eastAsiaTheme="minorHAnsi"/>
        </w:rPr>
        <w:t xml:space="preserve"> used for some conditions need large numbers of patients to detect differences or </w:t>
      </w:r>
      <w:r w:rsidR="00937F65">
        <w:rPr>
          <w:rFonts w:eastAsiaTheme="minorHAnsi"/>
        </w:rPr>
        <w:t>lengthy</w:t>
      </w:r>
      <w:r>
        <w:rPr>
          <w:rFonts w:eastAsiaTheme="minorHAnsi"/>
        </w:rPr>
        <w:t xml:space="preserve"> trials to see long-term safety/efficacy outcomes.</w:t>
      </w:r>
      <w:r>
        <w:fldChar w:fldCharType="begin"/>
      </w:r>
      <w:r w:rsidR="00C34DF6">
        <w:instrText xml:space="preserve"> ADDIN ZOTERO_ITEM CSL_CITATION {"citationID":"a1tlra6pv95","properties":{"formattedCitation":"\\super 7\\nosupersub{}","plainCitation":"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C34DF6" w:rsidRPr="00C34DF6">
        <w:rPr>
          <w:vertAlign w:val="superscript"/>
        </w:rPr>
        <w:t>7</w:t>
      </w:r>
      <w:r>
        <w:fldChar w:fldCharType="end"/>
      </w:r>
      <w:r>
        <w:t xml:space="preserve"> </w:t>
      </w:r>
      <w:r w:rsidR="00C34DF6">
        <w:rPr>
          <w:rFonts w:eastAsiaTheme="minorHAnsi"/>
        </w:rPr>
        <w:t xml:space="preserve">In our sample, we found that bypassing was more common in degenerative diseases, which likely suffer from both of the challenges described above. </w:t>
      </w:r>
      <w:r w:rsidR="00385DB7">
        <w:rPr>
          <w:rFonts w:eastAsiaTheme="minorHAnsi"/>
        </w:rPr>
        <w:t xml:space="preserve">However, </w:t>
      </w:r>
      <w:r w:rsidR="00385DB7">
        <w:rPr>
          <w:rFonts w:eastAsiaTheme="minorHAnsi"/>
        </w:rPr>
        <w:t>trials in all conditions in our sample both bypassed and did not, suggesting</w:t>
      </w:r>
      <w:r w:rsidR="00385DB7" w:rsidRPr="00385DB7">
        <w:rPr>
          <w:rFonts w:eastAsiaTheme="minorHAnsi"/>
        </w:rPr>
        <w:t xml:space="preserve"> </w:t>
      </w:r>
      <w:r w:rsidR="00385DB7" w:rsidRPr="004F23BF">
        <w:rPr>
          <w:rFonts w:eastAsiaTheme="minorHAnsi"/>
        </w:rPr>
        <w:t xml:space="preserve">that it is in fact possible to run </w:t>
      </w:r>
      <w:r w:rsidR="00385DB7">
        <w:rPr>
          <w:rFonts w:eastAsiaTheme="minorHAnsi"/>
        </w:rPr>
        <w:t xml:space="preserve">phase </w:t>
      </w:r>
      <w:r w:rsidR="00385DB7" w:rsidRPr="004F23BF">
        <w:rPr>
          <w:rFonts w:eastAsiaTheme="minorHAnsi"/>
        </w:rPr>
        <w:t>2 trials</w:t>
      </w:r>
      <w:r w:rsidR="00385DB7">
        <w:rPr>
          <w:rFonts w:eastAsiaTheme="minorHAnsi"/>
        </w:rPr>
        <w:t xml:space="preserve"> focused on collecting efficacy before phase 3 trials</w:t>
      </w:r>
      <w:r w:rsidR="00937F65">
        <w:rPr>
          <w:rFonts w:eastAsiaTheme="minorHAnsi"/>
        </w:rPr>
        <w:t>, even in these problem areas</w:t>
      </w:r>
      <w:r w:rsidR="00385DB7">
        <w:rPr>
          <w:rFonts w:eastAsiaTheme="minorHAnsi"/>
        </w:rPr>
        <w:t>.</w:t>
      </w:r>
      <w:commentRangeStart w:id="4"/>
      <w:r w:rsidR="00937F65">
        <w:rPr>
          <w:rFonts w:eastAsiaTheme="minorHAnsi"/>
        </w:rPr>
        <w:t xml:space="preserve"> </w:t>
      </w:r>
      <w:commentRangeEnd w:id="4"/>
      <w:r w:rsidR="00937F65">
        <w:rPr>
          <w:rStyle w:val="CommentReference"/>
          <w:rFonts w:asciiTheme="minorHAnsi" w:eastAsiaTheme="minorHAnsi" w:hAnsiTheme="minorHAnsi" w:cstheme="minorBidi"/>
        </w:rPr>
        <w:commentReference w:id="4"/>
      </w:r>
      <w:r w:rsidR="00937F65">
        <w:rPr>
          <w:rFonts w:eastAsiaTheme="minorHAnsi"/>
        </w:rPr>
        <w:t>In addition, we</w:t>
      </w:r>
      <w:r w:rsidR="00937F65">
        <w:rPr>
          <w:rFonts w:eastAsiaTheme="minorHAnsi"/>
        </w:rPr>
        <w:t xml:space="preserve"> did not find that </w:t>
      </w:r>
      <w:r w:rsidR="00937F65">
        <w:rPr>
          <w:rFonts w:eastAsiaTheme="minorHAnsi"/>
        </w:rPr>
        <w:t>phase 2</w:t>
      </w:r>
      <w:r w:rsidR="00937F65">
        <w:rPr>
          <w:rFonts w:eastAsiaTheme="minorHAnsi"/>
        </w:rPr>
        <w:t xml:space="preserve"> </w:t>
      </w:r>
      <w:r w:rsidR="00937F65" w:rsidRPr="0070564D">
        <w:rPr>
          <w:rFonts w:eastAsiaTheme="minorHAnsi"/>
        </w:rPr>
        <w:t>bypassing was associated with</w:t>
      </w:r>
      <w:r w:rsidR="00937F65">
        <w:rPr>
          <w:rFonts w:eastAsiaTheme="minorHAnsi"/>
        </w:rPr>
        <w:t xml:space="preserve"> increased phase 3 trial duration or sample size. </w:t>
      </w:r>
    </w:p>
    <w:p w14:paraId="5BCFB913" w14:textId="77777777" w:rsidR="00385DB7" w:rsidRDefault="00385DB7" w:rsidP="00566860">
      <w:pPr>
        <w:rPr>
          <w:rFonts w:eastAsiaTheme="minorHAnsi"/>
        </w:rPr>
      </w:pPr>
    </w:p>
    <w:p w14:paraId="6DAE9B06" w14:textId="67327C6F" w:rsidR="00566860" w:rsidRDefault="00994FE8" w:rsidP="00566860">
      <w:r w:rsidRPr="00AC072F">
        <w:t>Secondly</w:t>
      </w:r>
      <w:r w:rsidR="00566860" w:rsidRPr="00AC072F">
        <w:t>, t</w:t>
      </w:r>
      <w:r w:rsidR="00566860" w:rsidRPr="00AC072F">
        <w:t xml:space="preserve">he current costs for </w:t>
      </w:r>
      <w:r w:rsidR="00DE0124" w:rsidRPr="00AC072F">
        <w:t>developing new neurologic drugs</w:t>
      </w:r>
      <w:r w:rsidR="00566860" w:rsidRPr="00AC072F">
        <w:t xml:space="preserve"> </w:t>
      </w:r>
      <w:r w:rsidR="00AE47EF" w:rsidRPr="00AC072F">
        <w:t>are</w:t>
      </w:r>
      <w:r w:rsidR="00566860" w:rsidRPr="00AC072F">
        <w:t xml:space="preserve"> unsustainable</w:t>
      </w:r>
      <w:r w:rsidR="008548D3" w:rsidRPr="00AC072F">
        <w:t>, and funders need to invest in each clinical trial wisely.</w:t>
      </w:r>
      <w:r w:rsidR="008548D3">
        <w:t xml:space="preserve"> </w:t>
      </w:r>
      <w:r w:rsidR="001102A7">
        <w:t>One way for pharmaceutical companies to save cost and time in drug development woul</w:t>
      </w:r>
      <w:r w:rsidR="001102A7" w:rsidRPr="00F217AE">
        <w:t>d be bypass phase 2 trials</w:t>
      </w:r>
      <w:r w:rsidR="001102A7">
        <w:t xml:space="preserve">. </w:t>
      </w:r>
      <w:r w:rsidR="00566860">
        <w:t xml:space="preserve">A recent analysis of </w:t>
      </w:r>
      <w:r w:rsidR="00C34DF6">
        <w:t>Alzheimer’s</w:t>
      </w:r>
      <w:r w:rsidR="00566860">
        <w:t xml:space="preserve"> clinical trials found that phase 3 trials were more than double as expensive </w:t>
      </w:r>
      <w:r w:rsidR="00385DB7">
        <w:t xml:space="preserve">and long </w:t>
      </w:r>
      <w:r w:rsidR="00566860">
        <w:t xml:space="preserve">as </w:t>
      </w:r>
      <w:r w:rsidR="00C34DF6">
        <w:t xml:space="preserve">phase </w:t>
      </w:r>
      <w:r w:rsidR="00566860">
        <w:t>2</w:t>
      </w:r>
      <w:r w:rsidR="00566860">
        <w:t xml:space="preserve"> trials.</w:t>
      </w:r>
      <w:r w:rsidR="001102A7">
        <w:t xml:space="preserve"> Bypassing phase 2 trials in this case would</w:t>
      </w:r>
      <w:r w:rsidR="00F217AE" w:rsidRPr="00F217AE">
        <w:t xml:space="preserve"> </w:t>
      </w:r>
      <w:r w:rsidR="00F217AE">
        <w:t>cut</w:t>
      </w:r>
      <w:r w:rsidR="001102A7">
        <w:t xml:space="preserve"> </w:t>
      </w:r>
      <w:r w:rsidR="00F217AE">
        <w:t xml:space="preserve">their costs </w:t>
      </w:r>
      <w:r w:rsidR="00566860" w:rsidRPr="00F217AE">
        <w:t xml:space="preserve">up to 10 million per </w:t>
      </w:r>
      <w:r w:rsidR="00385DB7" w:rsidRPr="00F217AE">
        <w:t>drug-</w:t>
      </w:r>
      <w:r w:rsidR="00385DB7" w:rsidRPr="00F217AE">
        <w:lastRenderedPageBreak/>
        <w:t>indication pairing</w:t>
      </w:r>
      <w:r w:rsidR="00566860" w:rsidRPr="00F217AE">
        <w:t>.</w:t>
      </w:r>
      <w:r w:rsidR="00566860" w:rsidRPr="004A5172">
        <w:fldChar w:fldCharType="begin"/>
      </w:r>
      <w:r w:rsidR="00C34DF6" w:rsidRPr="004A5172">
        <w:instrText xml:space="preserve"> ADDIN ZOTERO_ITEM CSL_CITATION {"citationID":"ah81i8cacn","properties":{"formattedCitation":"\\super 8\\nosupersub{}","plainCitation":"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566860" w:rsidRPr="004A5172">
        <w:fldChar w:fldCharType="separate"/>
      </w:r>
      <w:r w:rsidR="00C34DF6" w:rsidRPr="004A5172">
        <w:rPr>
          <w:vertAlign w:val="superscript"/>
        </w:rPr>
        <w:t>8</w:t>
      </w:r>
      <w:r w:rsidR="00566860" w:rsidRPr="004A5172">
        <w:fldChar w:fldCharType="end"/>
      </w:r>
      <w:r w:rsidR="00C34DF6" w:rsidRPr="004A5172">
        <w:t xml:space="preserve"> Though commercial reasons undoubtedly influenced some instances of phase 2 bypass in our sample, we did not find </w:t>
      </w:r>
      <w:r w:rsidR="004A5172" w:rsidRPr="004A5172">
        <w:t>that bypassed trials were more likely to be industry funded.</w:t>
      </w:r>
      <w:r w:rsidR="004A5172">
        <w:t xml:space="preserve"> </w:t>
      </w:r>
      <w:r w:rsidR="00C34DF6">
        <w:t>//</w:t>
      </w:r>
      <w:r>
        <w:t>OPPORTUNITY COST stuff</w:t>
      </w:r>
      <w:r w:rsidR="00F15D8B">
        <w:t>//</w:t>
      </w:r>
      <w:r w:rsidR="001102A7">
        <w:t>if it is not positive may need to go back.</w:t>
      </w:r>
    </w:p>
    <w:p w14:paraId="26BF0D35" w14:textId="19C343D0" w:rsidR="00566860" w:rsidRDefault="00566860" w:rsidP="00385DB7">
      <w:pPr>
        <w:rPr>
          <w:rFonts w:eastAsiaTheme="minorHAnsi"/>
        </w:rPr>
      </w:pPr>
    </w:p>
    <w:p w14:paraId="4E0A2EB4" w14:textId="37BD513B" w:rsidR="002C3C3A" w:rsidRPr="001E19B8" w:rsidRDefault="00385DB7" w:rsidP="00994FE8">
      <w:pPr>
        <w:rPr>
          <w:color w:val="EB5BD7"/>
        </w:rPr>
      </w:pPr>
      <w:r>
        <w:rPr>
          <w:rFonts w:eastAsiaTheme="minorHAnsi"/>
        </w:rPr>
        <w:t>Thirdly,</w:t>
      </w:r>
      <w:r w:rsidR="00AE47EF">
        <w:rPr>
          <w:rFonts w:eastAsiaTheme="minorHAnsi"/>
        </w:rPr>
        <w:t xml:space="preserve"> researchers may bypass phase 2 trials when </w:t>
      </w:r>
      <w:r w:rsidR="002C3C3A">
        <w:rPr>
          <w:rFonts w:eastAsiaTheme="minorHAnsi"/>
        </w:rPr>
        <w:t>repurposing</w:t>
      </w:r>
      <w:r w:rsidR="00AE47EF">
        <w:rPr>
          <w:rFonts w:eastAsiaTheme="minorHAnsi"/>
        </w:rPr>
        <w:t xml:space="preserve"> an already approved drug in a new indication. In these cases</w:t>
      </w:r>
      <w:r w:rsidR="00994FE8">
        <w:rPr>
          <w:rFonts w:eastAsiaTheme="minorHAnsi"/>
        </w:rPr>
        <w:t xml:space="preserve">, </w:t>
      </w:r>
      <w:r w:rsidR="00AE47EF">
        <w:rPr>
          <w:rFonts w:eastAsiaTheme="minorHAnsi"/>
        </w:rPr>
        <w:t>trial designers</w:t>
      </w:r>
      <w:r w:rsidR="00994FE8">
        <w:rPr>
          <w:rFonts w:eastAsiaTheme="minorHAnsi"/>
        </w:rPr>
        <w:t xml:space="preserve"> </w:t>
      </w:r>
      <w:r w:rsidR="002C3C3A">
        <w:rPr>
          <w:rFonts w:eastAsiaTheme="minorHAnsi"/>
        </w:rPr>
        <w:t>have already collected evidence on</w:t>
      </w:r>
      <w:r w:rsidR="00994FE8">
        <w:rPr>
          <w:rFonts w:eastAsiaTheme="minorHAnsi"/>
        </w:rPr>
        <w:t xml:space="preserve"> safe dose</w:t>
      </w:r>
      <w:r w:rsidR="002C3C3A">
        <w:rPr>
          <w:rFonts w:eastAsiaTheme="minorHAnsi"/>
        </w:rPr>
        <w:t xml:space="preserve"> ranges, pharmacokinetics, and safety concerns </w:t>
      </w:r>
      <w:r w:rsidR="00994FE8">
        <w:rPr>
          <w:rFonts w:eastAsiaTheme="minorHAnsi"/>
        </w:rPr>
        <w:t>in large numbers of patients</w:t>
      </w:r>
      <w:r w:rsidR="00AE47EF">
        <w:rPr>
          <w:rFonts w:eastAsiaTheme="minorHAnsi"/>
        </w:rPr>
        <w:t>.</w:t>
      </w:r>
      <w:r w:rsidR="00F15D8B">
        <w:rPr>
          <w:rFonts w:eastAsiaTheme="minorHAnsi"/>
        </w:rPr>
        <w:t xml:space="preserve"> </w:t>
      </w:r>
      <w:r w:rsidR="001E19B8">
        <w:rPr>
          <w:rFonts w:eastAsiaTheme="minorHAnsi"/>
        </w:rPr>
        <w:t xml:space="preserve">However, </w:t>
      </w:r>
      <w:r w:rsidR="001E19B8">
        <w:rPr>
          <w:rFonts w:eastAsiaTheme="minorHAnsi"/>
        </w:rPr>
        <w:t xml:space="preserve">patients with different conditions can respond very differently to the same treatment and </w:t>
      </w:r>
      <w:r w:rsidR="001E19B8">
        <w:rPr>
          <w:rFonts w:eastAsiaTheme="minorHAnsi"/>
        </w:rPr>
        <w:t>reviews have suggested that researchers should use</w:t>
      </w:r>
      <w:r w:rsidR="001E19B8" w:rsidRPr="001E19B8">
        <w:rPr>
          <w:rFonts w:eastAsiaTheme="minorHAnsi"/>
        </w:rPr>
        <w:t xml:space="preserve"> </w:t>
      </w:r>
      <w:r w:rsidR="001E19B8" w:rsidRPr="001E19B8">
        <w:rPr>
          <w:rFonts w:eastAsiaTheme="minorHAnsi"/>
        </w:rPr>
        <w:t xml:space="preserve">repurpose by putting </w:t>
      </w:r>
      <w:r w:rsidR="001E19B8" w:rsidRPr="001E19B8">
        <w:rPr>
          <w:rFonts w:eastAsiaTheme="minorHAnsi"/>
        </w:rPr>
        <w:t xml:space="preserve">drugs </w:t>
      </w:r>
      <w:r w:rsidR="001E19B8" w:rsidRPr="001E19B8">
        <w:rPr>
          <w:rFonts w:eastAsiaTheme="minorHAnsi"/>
        </w:rPr>
        <w:t xml:space="preserve">into </w:t>
      </w:r>
      <w:r w:rsidR="001E19B8" w:rsidRPr="001E19B8">
        <w:rPr>
          <w:rFonts w:eastAsiaTheme="minorHAnsi"/>
        </w:rPr>
        <w:t xml:space="preserve">phase </w:t>
      </w:r>
      <w:r w:rsidR="001E19B8" w:rsidRPr="001E19B8">
        <w:rPr>
          <w:rFonts w:eastAsiaTheme="minorHAnsi"/>
        </w:rPr>
        <w:t xml:space="preserve">2 </w:t>
      </w:r>
      <w:r w:rsidR="001E19B8" w:rsidRPr="001E19B8">
        <w:rPr>
          <w:rFonts w:eastAsiaTheme="minorHAnsi"/>
        </w:rPr>
        <w:t>trials f</w:t>
      </w:r>
      <w:r w:rsidR="001E19B8" w:rsidRPr="001E19B8">
        <w:rPr>
          <w:rFonts w:eastAsiaTheme="minorHAnsi"/>
        </w:rPr>
        <w:t>irst</w:t>
      </w:r>
      <w:r w:rsidR="001E19B8">
        <w:rPr>
          <w:rFonts w:eastAsiaTheme="minorHAnsi"/>
        </w:rPr>
        <w:t>.</w:t>
      </w:r>
      <w:r w:rsidR="001E19B8">
        <w:rPr>
          <w:rFonts w:eastAsiaTheme="minorHAnsi"/>
        </w:rPr>
        <w:fldChar w:fldCharType="begin"/>
      </w:r>
      <w:r w:rsidR="001E19B8">
        <w:rPr>
          <w:rFonts w:eastAsiaTheme="minorHAnsi"/>
        </w:rPr>
        <w:instrText xml:space="preserve"> ADDIN ZOTERO_ITEM CSL_CITATION {"citationID":"AeKw8DFW","properties":{"formattedCitation":"\\super 9\\nosupersub{}","plainCitation":"9","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1E19B8">
        <w:rPr>
          <w:rFonts w:eastAsiaTheme="minorHAnsi"/>
        </w:rPr>
        <w:fldChar w:fldCharType="separate"/>
      </w:r>
      <w:r w:rsidR="001E19B8" w:rsidRPr="001E19B8">
        <w:rPr>
          <w:vertAlign w:val="superscript"/>
        </w:rPr>
        <w:t>9</w:t>
      </w:r>
      <w:r w:rsidR="001E19B8">
        <w:rPr>
          <w:rFonts w:eastAsiaTheme="minorHAnsi"/>
        </w:rPr>
        <w:fldChar w:fldCharType="end"/>
      </w:r>
      <w:r w:rsidR="001E19B8">
        <w:rPr>
          <w:rFonts w:eastAsiaTheme="minorHAnsi"/>
        </w:rPr>
        <w:t xml:space="preserve"> </w:t>
      </w:r>
      <w:r w:rsidR="00F15D8B">
        <w:rPr>
          <w:rFonts w:eastAsiaTheme="minorHAnsi"/>
        </w:rPr>
        <w:t xml:space="preserve">In our sample, we </w:t>
      </w:r>
      <w:r w:rsidR="001E19B8">
        <w:rPr>
          <w:rFonts w:eastAsiaTheme="minorHAnsi"/>
        </w:rPr>
        <w:t>found</w:t>
      </w:r>
      <w:r w:rsidR="00F15D8B">
        <w:rPr>
          <w:rFonts w:eastAsiaTheme="minorHAnsi"/>
        </w:rPr>
        <w:t xml:space="preserve"> that </w:t>
      </w:r>
      <w:r w:rsidR="001E19B8">
        <w:rPr>
          <w:rFonts w:eastAsiaTheme="minorHAnsi"/>
        </w:rPr>
        <w:t xml:space="preserve">phase 3 </w:t>
      </w:r>
      <w:r w:rsidR="00F15D8B">
        <w:rPr>
          <w:rFonts w:eastAsiaTheme="minorHAnsi"/>
        </w:rPr>
        <w:t xml:space="preserve">trials that bypassed were </w:t>
      </w:r>
      <w:r w:rsidR="001E19B8">
        <w:rPr>
          <w:rFonts w:eastAsiaTheme="minorHAnsi"/>
        </w:rPr>
        <w:t xml:space="preserve">no </w:t>
      </w:r>
      <w:r w:rsidR="00F15D8B">
        <w:rPr>
          <w:rFonts w:eastAsiaTheme="minorHAnsi"/>
        </w:rPr>
        <w:t xml:space="preserve">more likely to </w:t>
      </w:r>
      <w:r w:rsidR="001E19B8">
        <w:rPr>
          <w:rFonts w:eastAsiaTheme="minorHAnsi"/>
        </w:rPr>
        <w:t>have been</w:t>
      </w:r>
      <w:r w:rsidR="00F15D8B">
        <w:rPr>
          <w:rFonts w:eastAsiaTheme="minorHAnsi"/>
        </w:rPr>
        <w:t xml:space="preserve"> approved in other indications at the time of initiatio</w:t>
      </w:r>
      <w:r w:rsidR="002C3C3A">
        <w:rPr>
          <w:rFonts w:eastAsiaTheme="minorHAnsi"/>
        </w:rPr>
        <w:t xml:space="preserve">n. However, numerically, repurposing was most common in </w:t>
      </w:r>
      <w:r w:rsidR="00F15D8B" w:rsidRPr="0070564D">
        <w:rPr>
          <w:rFonts w:eastAsiaTheme="minorHAnsi"/>
        </w:rPr>
        <w:t xml:space="preserve">trials in </w:t>
      </w:r>
      <w:r w:rsidR="002C3C3A">
        <w:rPr>
          <w:rFonts w:eastAsiaTheme="minorHAnsi"/>
        </w:rPr>
        <w:t>that</w:t>
      </w:r>
      <w:r w:rsidR="00F15D8B" w:rsidRPr="0070564D">
        <w:rPr>
          <w:rFonts w:eastAsiaTheme="minorHAnsi"/>
        </w:rPr>
        <w:t xml:space="preserve"> </w:t>
      </w:r>
      <w:r w:rsidR="00F15D8B">
        <w:rPr>
          <w:rFonts w:eastAsiaTheme="minorHAnsi"/>
        </w:rPr>
        <w:t>full</w:t>
      </w:r>
      <w:r w:rsidR="002C3C3A">
        <w:rPr>
          <w:rFonts w:eastAsiaTheme="minorHAnsi"/>
        </w:rPr>
        <w:t>y</w:t>
      </w:r>
      <w:r w:rsidR="00F15D8B" w:rsidRPr="0070564D">
        <w:rPr>
          <w:rFonts w:eastAsiaTheme="minorHAnsi"/>
        </w:rPr>
        <w:t xml:space="preserve"> bypass</w:t>
      </w:r>
      <w:r w:rsidR="002C3C3A">
        <w:rPr>
          <w:rFonts w:eastAsiaTheme="minorHAnsi"/>
        </w:rPr>
        <w:t>ed phase 2 trials.</w:t>
      </w:r>
    </w:p>
    <w:p w14:paraId="7BD8AD2F" w14:textId="77777777" w:rsidR="00F15D8B" w:rsidRDefault="00F15D8B" w:rsidP="00F15D8B">
      <w:pPr>
        <w:rPr>
          <w:rFonts w:eastAsiaTheme="minorHAnsi"/>
        </w:rPr>
      </w:pPr>
    </w:p>
    <w:p w14:paraId="3849F593" w14:textId="62BF94AF" w:rsidR="000D788F" w:rsidRDefault="001E19B8" w:rsidP="000D788F">
      <w:pPr>
        <w:rPr>
          <w:rFonts w:eastAsiaTheme="minorHAnsi"/>
        </w:rPr>
      </w:pPr>
      <w:r>
        <w:rPr>
          <w:rFonts w:eastAsiaTheme="minorHAnsi"/>
        </w:rPr>
        <w:t>Transition</w:t>
      </w:r>
      <w:r w:rsidR="00BE4BA2">
        <w:rPr>
          <w:rFonts w:eastAsiaTheme="minorHAnsi"/>
        </w:rPr>
        <w:t xml:space="preserve"> to </w:t>
      </w:r>
      <w:commentRangeStart w:id="5"/>
      <w:r w:rsidR="00BE4BA2">
        <w:rPr>
          <w:rFonts w:eastAsiaTheme="minorHAnsi"/>
        </w:rPr>
        <w:t xml:space="preserve">discussion </w:t>
      </w:r>
      <w:commentRangeEnd w:id="5"/>
      <w:r w:rsidR="00BE4BA2">
        <w:rPr>
          <w:rStyle w:val="CommentReference"/>
          <w:rFonts w:asciiTheme="minorHAnsi" w:eastAsiaTheme="minorHAnsi" w:hAnsiTheme="minorHAnsi" w:cstheme="minorBidi"/>
        </w:rPr>
        <w:commentReference w:id="5"/>
      </w:r>
      <w:r w:rsidR="00BE4BA2">
        <w:rPr>
          <w:rFonts w:eastAsiaTheme="minorHAnsi"/>
        </w:rPr>
        <w:t>of p3 trial results</w:t>
      </w:r>
      <w:r>
        <w:rPr>
          <w:rFonts w:eastAsiaTheme="minorHAnsi"/>
        </w:rPr>
        <w:t>…</w:t>
      </w:r>
      <w:r w:rsidR="000D788F">
        <w:rPr>
          <w:rFonts w:eastAsiaTheme="minorHAnsi"/>
        </w:rPr>
        <w:t xml:space="preserve"> </w:t>
      </w:r>
      <w:commentRangeStart w:id="6"/>
      <w:commentRangeEnd w:id="6"/>
      <w:r>
        <w:rPr>
          <w:rStyle w:val="CommentReference"/>
          <w:rFonts w:asciiTheme="minorHAnsi" w:eastAsiaTheme="minorHAnsi" w:hAnsiTheme="minorHAnsi" w:cstheme="minorBidi"/>
        </w:rPr>
        <w:commentReference w:id="6"/>
      </w:r>
      <w:r w:rsidR="000D788F">
        <w:rPr>
          <w:rFonts w:eastAsiaTheme="minorHAnsi"/>
        </w:rPr>
        <w:t>.</w:t>
      </w:r>
      <w:r w:rsidR="00937F65" w:rsidRPr="00937F65">
        <w:rPr>
          <w:rFonts w:eastAsiaTheme="minorHAnsi"/>
        </w:rPr>
        <w:t xml:space="preserve"> </w:t>
      </w:r>
    </w:p>
    <w:p w14:paraId="43E5D05F" w14:textId="3794DE9D" w:rsidR="00F15D8B" w:rsidRDefault="0019754D" w:rsidP="00F15D8B">
      <w:pPr>
        <w:rPr>
          <w:rFonts w:eastAsiaTheme="minorHAnsi"/>
          <w:u w:val="single"/>
        </w:rPr>
      </w:pPr>
      <w:commentRangeStart w:id="7"/>
      <w:commentRangeEnd w:id="7"/>
      <w:r>
        <w:rPr>
          <w:rStyle w:val="CommentReference"/>
          <w:rFonts w:asciiTheme="minorHAnsi" w:eastAsiaTheme="minorHAnsi" w:hAnsiTheme="minorHAnsi" w:cstheme="minorBidi"/>
        </w:rPr>
        <w:commentReference w:id="7"/>
      </w:r>
    </w:p>
    <w:p w14:paraId="39AFFF81" w14:textId="1C0D3F59" w:rsidR="008D3821" w:rsidRDefault="00545B29" w:rsidP="00F15D8B">
      <w:pPr>
        <w:rPr>
          <w:rFonts w:eastAsiaTheme="minorHAnsi"/>
        </w:rPr>
      </w:pPr>
      <w:r>
        <w:rPr>
          <w:rFonts w:eastAsiaTheme="minorHAnsi"/>
        </w:rPr>
        <w:t xml:space="preserve">We found that, across all indications in our sample, phase 3 trial positivity was significantly lower in the group of trials that bypassed positive efficacy evidence from phase 2 trials. However, this </w:t>
      </w:r>
      <w:r w:rsidR="00804A99" w:rsidRPr="00F15D8B">
        <w:rPr>
          <w:lang w:val="en-CA"/>
        </w:rPr>
        <w:t>association</w:t>
      </w:r>
      <w:r w:rsidR="00804A99" w:rsidRPr="00F15D8B">
        <w:rPr>
          <w:lang w:val="en-CA"/>
        </w:rPr>
        <w:t xml:space="preserve"> </w:t>
      </w:r>
      <w:r>
        <w:rPr>
          <w:lang w:val="en-CA"/>
        </w:rPr>
        <w:t>may</w:t>
      </w:r>
      <w:r w:rsidR="00804A99" w:rsidRPr="00F15D8B">
        <w:rPr>
          <w:lang w:val="en-CA"/>
        </w:rPr>
        <w:t xml:space="preserve"> be the result of confounding factors that both</w:t>
      </w:r>
      <w:r>
        <w:rPr>
          <w:lang w:val="en-CA"/>
        </w:rPr>
        <w:t xml:space="preserve"> influence the decision to bypass and the likelihood that the phase 3 trial is positive</w:t>
      </w:r>
      <w:r w:rsidR="008D3821">
        <w:rPr>
          <w:lang w:val="en-CA"/>
        </w:rPr>
        <w:t>, such as the presence of surrogate endpoints and the level to which disease pathology is understood</w:t>
      </w:r>
      <w:r>
        <w:rPr>
          <w:lang w:val="en-CA"/>
        </w:rPr>
        <w:t xml:space="preserve">. </w:t>
      </w:r>
      <w:r w:rsidR="008D3821">
        <w:rPr>
          <w:lang w:val="en-CA"/>
        </w:rPr>
        <w:t xml:space="preserve">To </w:t>
      </w:r>
      <w:r w:rsidR="00353951">
        <w:rPr>
          <w:lang w:val="en-CA"/>
        </w:rPr>
        <w:t>isolate the impact of bypassing on phase 3 trial positivity</w:t>
      </w:r>
      <w:r w:rsidR="008D3821">
        <w:rPr>
          <w:lang w:val="en-CA"/>
        </w:rPr>
        <w:t>,</w:t>
      </w:r>
      <w:r w:rsidR="008D3821" w:rsidRPr="008D3821">
        <w:rPr>
          <w:lang w:val="en-CA"/>
        </w:rPr>
        <w:t xml:space="preserve"> </w:t>
      </w:r>
      <w:r w:rsidR="008D3821">
        <w:rPr>
          <w:lang w:val="en-CA"/>
        </w:rPr>
        <w:t xml:space="preserve">we </w:t>
      </w:r>
      <w:r w:rsidR="008D3821">
        <w:rPr>
          <w:lang w:val="en-CA"/>
        </w:rPr>
        <w:t xml:space="preserve">performed a sensitivity analysis without </w:t>
      </w:r>
      <w:r w:rsidR="008D3821">
        <w:rPr>
          <w:lang w:val="en-CA"/>
        </w:rPr>
        <w:t>the conditions that had</w:t>
      </w:r>
      <w:r w:rsidR="008D3821">
        <w:rPr>
          <w:lang w:val="en-CA"/>
        </w:rPr>
        <w:t xml:space="preserve"> near</w:t>
      </w:r>
      <w:r w:rsidR="008D3821">
        <w:rPr>
          <w:lang w:val="en-CA"/>
        </w:rPr>
        <w:t xml:space="preserve"> universal positivity </w:t>
      </w:r>
      <w:r w:rsidR="008D3821">
        <w:rPr>
          <w:lang w:val="en-CA"/>
        </w:rPr>
        <w:t xml:space="preserve">or non-positivity </w:t>
      </w:r>
      <w:r w:rsidR="008D3821">
        <w:rPr>
          <w:lang w:val="en-CA"/>
        </w:rPr>
        <w:t>(&lt;15% or &gt;85%)</w:t>
      </w:r>
      <w:r w:rsidR="008D3821">
        <w:rPr>
          <w:lang w:val="en-CA"/>
        </w:rPr>
        <w:t>.</w:t>
      </w:r>
      <w:r w:rsidR="008D3821">
        <w:rPr>
          <w:lang w:val="en-CA"/>
        </w:rPr>
        <w:t xml:space="preserve"> </w:t>
      </w:r>
      <w:r w:rsidR="0019754D">
        <w:rPr>
          <w:lang w:val="en-CA"/>
        </w:rPr>
        <w:t>In the remaining four indications (46 trials) we</w:t>
      </w:r>
      <w:r w:rsidR="008D3821">
        <w:rPr>
          <w:lang w:val="en-CA"/>
        </w:rPr>
        <w:t xml:space="preserve"> did not see an association between bypassing phase 2 and the proportion of phase 3 trials that were positive. </w:t>
      </w:r>
    </w:p>
    <w:p w14:paraId="2BB76C8D" w14:textId="77777777" w:rsidR="00E500EA" w:rsidRDefault="00E500EA" w:rsidP="00E500EA">
      <w:pPr>
        <w:rPr>
          <w:rFonts w:eastAsiaTheme="minorHAnsi"/>
        </w:rPr>
      </w:pPr>
    </w:p>
    <w:p w14:paraId="11A8C41F" w14:textId="43FCB23A" w:rsidR="00442151" w:rsidRDefault="00BE4BA2" w:rsidP="000D788F">
      <w:pPr>
        <w:rPr>
          <w:rFonts w:eastAsiaTheme="minorHAnsi"/>
        </w:rPr>
      </w:pPr>
      <w:r w:rsidRPr="00BE4BA2">
        <w:rPr>
          <w:rFonts w:eastAsiaTheme="minorHAnsi"/>
        </w:rPr>
        <w:t xml:space="preserve">In addition, our analysis comparing phase 3 outcomes with different types of </w:t>
      </w:r>
      <w:proofErr w:type="gramStart"/>
      <w:r w:rsidRPr="00BE4BA2">
        <w:rPr>
          <w:rFonts w:eastAsiaTheme="minorHAnsi"/>
        </w:rPr>
        <w:t>phase</w:t>
      </w:r>
      <w:proofErr w:type="gramEnd"/>
      <w:r w:rsidRPr="00BE4BA2">
        <w:rPr>
          <w:rFonts w:eastAsiaTheme="minorHAnsi"/>
        </w:rPr>
        <w:t xml:space="preserve"> 2 bypass results revealed the following</w:t>
      </w:r>
      <w:r w:rsidR="00DB1B28" w:rsidRPr="00BE4BA2">
        <w:rPr>
          <w:rFonts w:eastAsiaTheme="minorHAnsi"/>
        </w:rPr>
        <w:t xml:space="preserve"> trends</w:t>
      </w:r>
      <w:r>
        <w:rPr>
          <w:rFonts w:eastAsiaTheme="minorHAnsi"/>
        </w:rPr>
        <w:t xml:space="preserve">. </w:t>
      </w:r>
      <w:r w:rsidR="00804A99" w:rsidRPr="00385DB7">
        <w:rPr>
          <w:rFonts w:eastAsiaTheme="minorHAnsi"/>
        </w:rPr>
        <w:t>Firstly, w</w:t>
      </w:r>
      <w:r w:rsidR="00E500EA" w:rsidRPr="00385DB7">
        <w:rPr>
          <w:rFonts w:eastAsiaTheme="minorHAnsi"/>
        </w:rPr>
        <w:t xml:space="preserve">e found that, numerically, </w:t>
      </w:r>
      <w:r w:rsidR="00D50324" w:rsidRPr="00385DB7">
        <w:rPr>
          <w:rFonts w:eastAsiaTheme="minorHAnsi"/>
        </w:rPr>
        <w:t>phase 3</w:t>
      </w:r>
      <w:r w:rsidR="00E500EA" w:rsidRPr="00385DB7">
        <w:rPr>
          <w:rFonts w:eastAsiaTheme="minorHAnsi"/>
        </w:rPr>
        <w:t xml:space="preserve"> trials initiated after an ambiguous phase 2 trial were less likely to have a positive result than </w:t>
      </w:r>
      <w:r w:rsidR="00D50324" w:rsidRPr="00385DB7">
        <w:rPr>
          <w:rFonts w:eastAsiaTheme="minorHAnsi"/>
        </w:rPr>
        <w:t>phase 3</w:t>
      </w:r>
      <w:r w:rsidR="00E500EA" w:rsidRPr="00385DB7">
        <w:rPr>
          <w:rFonts w:eastAsiaTheme="minorHAnsi"/>
        </w:rPr>
        <w:t xml:space="preserve"> trials that fully bypassed. </w:t>
      </w:r>
      <w:r w:rsidR="00D85884" w:rsidRPr="00992B2C">
        <w:rPr>
          <w:rFonts w:eastAsiaTheme="minorHAnsi"/>
        </w:rPr>
        <w:t>This</w:t>
      </w:r>
      <w:r w:rsidR="00992B2C" w:rsidRPr="00992B2C">
        <w:rPr>
          <w:rFonts w:eastAsiaTheme="minorHAnsi"/>
        </w:rPr>
        <w:t xml:space="preserve"> trend</w:t>
      </w:r>
      <w:r w:rsidR="00D85884" w:rsidRPr="00992B2C">
        <w:rPr>
          <w:rFonts w:eastAsiaTheme="minorHAnsi"/>
        </w:rPr>
        <w:t xml:space="preserve"> implies that </w:t>
      </w:r>
      <w:r w:rsidR="00992B2C" w:rsidRPr="00992B2C">
        <w:rPr>
          <w:rFonts w:eastAsiaTheme="minorHAnsi"/>
        </w:rPr>
        <w:t xml:space="preserve">phase 2 trials that provided </w:t>
      </w:r>
      <w:r w:rsidR="00D85884" w:rsidRPr="00992B2C">
        <w:rPr>
          <w:rFonts w:eastAsiaTheme="minorHAnsi"/>
        </w:rPr>
        <w:t>information other than primary efficacy evidence</w:t>
      </w:r>
      <w:r w:rsidR="00992B2C" w:rsidRPr="00992B2C">
        <w:rPr>
          <w:rFonts w:eastAsiaTheme="minorHAnsi"/>
        </w:rPr>
        <w:t xml:space="preserve">, such as dose and population details, </w:t>
      </w:r>
      <w:r w:rsidR="00992B2C">
        <w:rPr>
          <w:rFonts w:eastAsiaTheme="minorHAnsi"/>
        </w:rPr>
        <w:t xml:space="preserve">did not increase the likelihood of phase 3 positivity compared to </w:t>
      </w:r>
      <w:r w:rsidR="00992B2C" w:rsidRPr="00992B2C">
        <w:rPr>
          <w:rFonts w:eastAsiaTheme="minorHAnsi"/>
        </w:rPr>
        <w:t>instances of full bypass</w:t>
      </w:r>
      <w:r w:rsidR="00D85884" w:rsidRPr="00992B2C">
        <w:rPr>
          <w:rFonts w:eastAsiaTheme="minorHAnsi"/>
        </w:rPr>
        <w:t>.</w:t>
      </w:r>
      <w:r w:rsidR="00D85884" w:rsidRPr="00992B2C">
        <w:rPr>
          <w:rFonts w:eastAsiaTheme="minorHAnsi"/>
        </w:rPr>
        <w:t xml:space="preserve"> </w:t>
      </w:r>
      <w:r w:rsidR="00D85884" w:rsidRPr="00992B2C">
        <w:rPr>
          <w:rFonts w:eastAsiaTheme="minorHAnsi"/>
        </w:rPr>
        <w:t xml:space="preserve">Rather, primary positive efficacy evidence from phase 2 trials may be the important variable to collect from phase 2 trials.  </w:t>
      </w:r>
      <w:r w:rsidR="00804A99" w:rsidRPr="00385DB7">
        <w:rPr>
          <w:rFonts w:eastAsiaTheme="minorHAnsi"/>
        </w:rPr>
        <w:t>Secondly</w:t>
      </w:r>
      <w:r w:rsidR="00E500EA" w:rsidRPr="00385DB7">
        <w:rPr>
          <w:rFonts w:eastAsiaTheme="minorHAnsi"/>
        </w:rPr>
        <w:t xml:space="preserve">, phase 3 trials started after non-positive results from </w:t>
      </w:r>
      <w:r w:rsidR="00D50324" w:rsidRPr="00385DB7">
        <w:rPr>
          <w:rFonts w:eastAsiaTheme="minorHAnsi"/>
        </w:rPr>
        <w:t>phase 2</w:t>
      </w:r>
      <w:r w:rsidR="00E500EA" w:rsidRPr="00385DB7">
        <w:rPr>
          <w:rFonts w:eastAsiaTheme="minorHAnsi"/>
        </w:rPr>
        <w:t xml:space="preserve"> trials were especially likely to be terminated</w:t>
      </w:r>
      <w:r w:rsidR="00DB1B28" w:rsidRPr="00385DB7">
        <w:rPr>
          <w:rFonts w:eastAsiaTheme="minorHAnsi"/>
        </w:rPr>
        <w:t xml:space="preserve">. </w:t>
      </w:r>
      <w:r w:rsidR="00D85884">
        <w:rPr>
          <w:rFonts w:eastAsiaTheme="minorHAnsi"/>
        </w:rPr>
        <w:t>Ther</w:t>
      </w:r>
      <w:r w:rsidR="00335A4D">
        <w:rPr>
          <w:rFonts w:eastAsiaTheme="minorHAnsi"/>
        </w:rPr>
        <w:t>e</w:t>
      </w:r>
      <w:r w:rsidR="00D85884">
        <w:rPr>
          <w:rFonts w:eastAsiaTheme="minorHAnsi"/>
        </w:rPr>
        <w:t>for</w:t>
      </w:r>
      <w:r w:rsidR="00335A4D">
        <w:rPr>
          <w:rFonts w:eastAsiaTheme="minorHAnsi"/>
        </w:rPr>
        <w:t>e</w:t>
      </w:r>
      <w:r w:rsidR="00E500EA" w:rsidRPr="00385DB7">
        <w:rPr>
          <w:rFonts w:eastAsiaTheme="minorHAnsi"/>
        </w:rPr>
        <w:t>, phase 2 trials may be especially useful as a go/no go step to stop investigating futile or unsafe treatments in neurolog</w:t>
      </w:r>
      <w:r w:rsidR="003E4A1D" w:rsidRPr="00385DB7">
        <w:rPr>
          <w:rFonts w:eastAsiaTheme="minorHAnsi"/>
        </w:rPr>
        <w:t xml:space="preserve">ic drug </w:t>
      </w:r>
      <w:commentRangeStart w:id="8"/>
      <w:commentRangeStart w:id="9"/>
      <w:r w:rsidR="003E4A1D" w:rsidRPr="00385DB7">
        <w:rPr>
          <w:rFonts w:eastAsiaTheme="minorHAnsi"/>
        </w:rPr>
        <w:t>development</w:t>
      </w:r>
      <w:commentRangeEnd w:id="8"/>
      <w:r>
        <w:rPr>
          <w:rStyle w:val="CommentReference"/>
          <w:rFonts w:asciiTheme="minorHAnsi" w:eastAsiaTheme="minorHAnsi" w:hAnsiTheme="minorHAnsi" w:cstheme="minorBidi"/>
        </w:rPr>
        <w:commentReference w:id="8"/>
      </w:r>
      <w:commentRangeEnd w:id="9"/>
      <w:r>
        <w:rPr>
          <w:rStyle w:val="CommentReference"/>
          <w:rFonts w:asciiTheme="minorHAnsi" w:eastAsiaTheme="minorHAnsi" w:hAnsiTheme="minorHAnsi" w:cstheme="minorBidi"/>
        </w:rPr>
        <w:commentReference w:id="9"/>
      </w:r>
      <w:r w:rsidR="00804A99" w:rsidRPr="00385DB7">
        <w:rPr>
          <w:rFonts w:eastAsiaTheme="minorHAnsi"/>
        </w:rPr>
        <w:t>.</w:t>
      </w:r>
      <w:r w:rsidR="00FA4557" w:rsidRPr="00385DB7">
        <w:rPr>
          <w:rFonts w:eastAsiaTheme="minorHAnsi"/>
        </w:rPr>
        <w:t xml:space="preserve"> </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0062D003" w:rsidR="00994FE8" w:rsidRDefault="001F3721" w:rsidP="00385DB7">
      <w:pPr>
        <w:rPr>
          <w:rFonts w:eastAsiaTheme="minorHAnsi"/>
        </w:rPr>
      </w:pPr>
      <w:r>
        <w:rPr>
          <w:rFonts w:eastAsiaTheme="minorHAnsi"/>
        </w:rPr>
        <w:t xml:space="preserve">Our results should be interpreted with the following </w:t>
      </w:r>
      <w:commentRangeStart w:id="10"/>
      <w:r>
        <w:rPr>
          <w:rFonts w:eastAsiaTheme="minorHAnsi"/>
        </w:rPr>
        <w:t>limitations</w:t>
      </w:r>
      <w:commentRangeEnd w:id="10"/>
      <w:r w:rsidR="009668F8">
        <w:rPr>
          <w:rStyle w:val="CommentReference"/>
          <w:rFonts w:asciiTheme="minorHAnsi" w:eastAsiaTheme="minorHAnsi" w:hAnsiTheme="minorHAnsi" w:cstheme="minorBidi"/>
        </w:rPr>
        <w:commentReference w:id="10"/>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AF4248" w:rsidRPr="00057B63">
        <w:rPr>
          <w:rFonts w:eastAsiaTheme="minorHAnsi"/>
        </w:rPr>
        <w:t>Second</w:t>
      </w:r>
      <w:r w:rsidR="00E500EA" w:rsidRPr="00057B63">
        <w:rPr>
          <w:rFonts w:eastAsiaTheme="minorHAnsi"/>
        </w:rPr>
        <w:t xml:space="preserve">, we were not always able to find publications or results for </w:t>
      </w:r>
      <w:r w:rsidR="009668F8" w:rsidRPr="00057B63">
        <w:rPr>
          <w:rFonts w:eastAsiaTheme="minorHAnsi"/>
        </w:rPr>
        <w:t xml:space="preserve">potential </w:t>
      </w:r>
      <w:r w:rsidR="00E500EA" w:rsidRPr="00057B63">
        <w:rPr>
          <w:rFonts w:eastAsiaTheme="minorHAnsi"/>
        </w:rPr>
        <w:t xml:space="preserve">phase 2 </w:t>
      </w:r>
      <w:r w:rsidR="009668F8" w:rsidRPr="00057B63">
        <w:rPr>
          <w:rFonts w:eastAsiaTheme="minorHAnsi"/>
        </w:rPr>
        <w:t>matches</w:t>
      </w:r>
      <w:r w:rsidR="00E500EA" w:rsidRPr="00057B63">
        <w:rPr>
          <w:rFonts w:eastAsiaTheme="minorHAnsi"/>
        </w:rPr>
        <w:t xml:space="preserve">. In these cases, we may have characterized trials as </w:t>
      </w:r>
      <w:r w:rsidR="00057B63">
        <w:rPr>
          <w:rFonts w:eastAsiaTheme="minorHAnsi"/>
        </w:rPr>
        <w:t xml:space="preserve">having </w:t>
      </w:r>
      <w:r w:rsidR="00E500EA" w:rsidRPr="00057B63">
        <w:rPr>
          <w:rFonts w:eastAsiaTheme="minorHAnsi"/>
        </w:rPr>
        <w:t>bypass</w:t>
      </w:r>
      <w:r w:rsidR="00057B63">
        <w:rPr>
          <w:rFonts w:eastAsiaTheme="minorHAnsi"/>
        </w:rPr>
        <w:t>ed</w:t>
      </w:r>
      <w:r w:rsidR="00E500EA" w:rsidRPr="00057B63">
        <w:rPr>
          <w:rFonts w:eastAsiaTheme="minorHAnsi"/>
        </w:rPr>
        <w:t xml:space="preserve"> when there was a trial available </w:t>
      </w:r>
      <w:r w:rsidR="009668F8" w:rsidRPr="00057B63">
        <w:rPr>
          <w:rFonts w:eastAsiaTheme="minorHAnsi"/>
        </w:rPr>
        <w:t xml:space="preserve">that </w:t>
      </w:r>
      <w:r w:rsidR="00057B63" w:rsidRPr="00057B63">
        <w:rPr>
          <w:rFonts w:eastAsiaTheme="minorHAnsi"/>
        </w:rPr>
        <w:t xml:space="preserve">only phase 3 trial designers </w:t>
      </w:r>
      <w:r w:rsidR="009668F8" w:rsidRPr="00057B63">
        <w:rPr>
          <w:rFonts w:eastAsiaTheme="minorHAnsi"/>
        </w:rPr>
        <w:t>had access to</w:t>
      </w:r>
      <w:r w:rsidR="00E500EA" w:rsidRPr="0070564D">
        <w:rPr>
          <w:rFonts w:eastAsiaTheme="minorHAnsi"/>
        </w:rPr>
        <w:t>.</w:t>
      </w:r>
      <w:r w:rsidR="00E500EA">
        <w:rPr>
          <w:rFonts w:eastAsiaTheme="minorHAnsi"/>
        </w:rPr>
        <w:t xml:space="preserve"> </w:t>
      </w:r>
      <w:r w:rsidR="00AF4248">
        <w:rPr>
          <w:rFonts w:eastAsiaTheme="minorHAnsi"/>
        </w:rPr>
        <w:t>Third</w:t>
      </w:r>
      <w:r w:rsidR="009668F8">
        <w:rPr>
          <w:rFonts w:eastAsiaTheme="minorHAnsi"/>
        </w:rPr>
        <w:t xml:space="preserve">, </w:t>
      </w:r>
      <w:r w:rsidR="00057B63">
        <w:rPr>
          <w:rFonts w:eastAsiaTheme="minorHAnsi"/>
        </w:rPr>
        <w:t>some publications for earlier trials did not use phased languages. When this happened, we</w:t>
      </w:r>
      <w:r w:rsidR="009668F8">
        <w:rPr>
          <w:rFonts w:eastAsiaTheme="minorHAnsi"/>
        </w:rPr>
        <w:t xml:space="preserve"> used </w:t>
      </w:r>
      <w:r w:rsidR="00172CE7">
        <w:rPr>
          <w:rFonts w:eastAsiaTheme="minorHAnsi"/>
        </w:rPr>
        <w:t>algorithmic</w:t>
      </w:r>
      <w:r w:rsidR="009668F8">
        <w:rPr>
          <w:rFonts w:eastAsiaTheme="minorHAnsi"/>
        </w:rPr>
        <w:t xml:space="preserve"> rules to </w:t>
      </w:r>
      <w:r w:rsidR="00057B63">
        <w:rPr>
          <w:rFonts w:eastAsiaTheme="minorHAnsi"/>
        </w:rPr>
        <w:t>designate a phase number</w:t>
      </w:r>
      <w:r w:rsidR="009668F8">
        <w:rPr>
          <w:rFonts w:eastAsiaTheme="minorHAnsi"/>
        </w:rPr>
        <w:t xml:space="preserve"> and </w:t>
      </w:r>
      <w:r w:rsidR="00057B63">
        <w:rPr>
          <w:rFonts w:eastAsiaTheme="minorHAnsi"/>
        </w:rPr>
        <w:t xml:space="preserve">were occasionally forced to </w:t>
      </w:r>
      <w:r w:rsidR="009668F8">
        <w:rPr>
          <w:rFonts w:eastAsiaTheme="minorHAnsi"/>
        </w:rPr>
        <w:t>rel</w:t>
      </w:r>
      <w:r w:rsidR="00057B63">
        <w:rPr>
          <w:rFonts w:eastAsiaTheme="minorHAnsi"/>
        </w:rPr>
        <w:t>y</w:t>
      </w:r>
      <w:r w:rsidR="009668F8">
        <w:rPr>
          <w:rFonts w:eastAsiaTheme="minorHAnsi"/>
        </w:rPr>
        <w:t xml:space="preserve"> on sample size. </w:t>
      </w:r>
      <w:r w:rsidR="0019754D">
        <w:rPr>
          <w:rFonts w:eastAsiaTheme="minorHAnsi"/>
        </w:rPr>
        <w:t>Fourth, positivity is a reductive measure of trial success.</w:t>
      </w:r>
      <w:r w:rsidR="00600823">
        <w:rPr>
          <w:rFonts w:eastAsiaTheme="minorHAnsi"/>
        </w:rPr>
        <w:t xml:space="preserve"> </w:t>
      </w:r>
    </w:p>
    <w:p w14:paraId="190D278F" w14:textId="77777777" w:rsidR="00172CE7" w:rsidRDefault="00172CE7" w:rsidP="00385DB7">
      <w:pPr>
        <w:rPr>
          <w:rFonts w:eastAsiaTheme="minorHAnsi"/>
        </w:rPr>
      </w:pPr>
    </w:p>
    <w:p w14:paraId="246DE40F" w14:textId="45EFFAF6" w:rsidR="000D788F" w:rsidRPr="000D788F" w:rsidRDefault="000D788F" w:rsidP="00385DB7">
      <w:pPr>
        <w:rPr>
          <w:rFonts w:eastAsiaTheme="minorHAnsi"/>
          <w:u w:val="single"/>
        </w:rPr>
      </w:pPr>
      <w:r w:rsidRPr="000D788F">
        <w:rPr>
          <w:rFonts w:eastAsiaTheme="minorHAnsi"/>
          <w:u w:val="single"/>
        </w:rPr>
        <w:t>Conclusion</w:t>
      </w:r>
    </w:p>
    <w:p w14:paraId="66899F6C" w14:textId="33B80567" w:rsidR="000D788F" w:rsidRPr="00994FE8" w:rsidRDefault="00191E99" w:rsidP="000D788F">
      <w:pPr>
        <w:rPr>
          <w:rFonts w:eastAsiaTheme="minorHAnsi"/>
        </w:rPr>
      </w:pPr>
      <w:r>
        <w:rPr>
          <w:rFonts w:eastAsiaTheme="minorHAnsi"/>
        </w:rPr>
        <w:t xml:space="preserve">Taken together, our </w:t>
      </w:r>
      <w:r w:rsidR="00C002A3">
        <w:rPr>
          <w:rFonts w:eastAsiaTheme="minorHAnsi"/>
        </w:rPr>
        <w:t>findings</w:t>
      </w:r>
      <w:r>
        <w:rPr>
          <w:rFonts w:eastAsiaTheme="minorHAnsi"/>
        </w:rPr>
        <w:t xml:space="preserve"> suggest that bypassing </w:t>
      </w:r>
      <w:r w:rsidR="008548D3">
        <w:rPr>
          <w:rFonts w:eastAsiaTheme="minorHAnsi"/>
        </w:rPr>
        <w:t xml:space="preserve">positive efficacy evidence from </w:t>
      </w:r>
      <w:r>
        <w:rPr>
          <w:rFonts w:eastAsiaTheme="minorHAnsi"/>
        </w:rPr>
        <w:t xml:space="preserve">phase 2 </w:t>
      </w:r>
      <w:r w:rsidR="008548D3">
        <w:rPr>
          <w:rFonts w:eastAsiaTheme="minorHAnsi"/>
        </w:rPr>
        <w:t xml:space="preserve">trials </w:t>
      </w:r>
      <w:r>
        <w:rPr>
          <w:rFonts w:eastAsiaTheme="minorHAnsi"/>
        </w:rPr>
        <w:t>is common in neurologic drug development</w:t>
      </w:r>
      <w:r w:rsidR="00994FE8">
        <w:rPr>
          <w:rFonts w:eastAsiaTheme="minorHAnsi"/>
        </w:rPr>
        <w:t xml:space="preserve">. </w:t>
      </w:r>
      <w:r w:rsidR="00994FE8" w:rsidRPr="00C002A3">
        <w:rPr>
          <w:rFonts w:eastAsiaTheme="minorHAnsi"/>
        </w:rPr>
        <w:t xml:space="preserve">Although there are cases in which bypassing phase 2 </w:t>
      </w:r>
      <w:r w:rsidR="00C002A3" w:rsidRPr="00C002A3">
        <w:rPr>
          <w:rFonts w:eastAsiaTheme="minorHAnsi"/>
        </w:rPr>
        <w:t xml:space="preserve">trials </w:t>
      </w:r>
      <w:r w:rsidR="00994FE8" w:rsidRPr="00C002A3">
        <w:rPr>
          <w:rFonts w:eastAsiaTheme="minorHAnsi"/>
        </w:rPr>
        <w:t xml:space="preserve">may be appropriate, </w:t>
      </w:r>
      <w:r w:rsidR="00C002A3" w:rsidRPr="00C002A3">
        <w:rPr>
          <w:rFonts w:eastAsiaTheme="minorHAnsi"/>
        </w:rPr>
        <w:t>this practice</w:t>
      </w:r>
      <w:r w:rsidRPr="00C002A3">
        <w:rPr>
          <w:rFonts w:eastAsiaTheme="minorHAnsi"/>
        </w:rPr>
        <w:t xml:space="preserve"> may diminish the likelihood </w:t>
      </w:r>
      <w:r w:rsidR="00C002A3" w:rsidRPr="00C002A3">
        <w:rPr>
          <w:rFonts w:eastAsiaTheme="minorHAnsi"/>
        </w:rPr>
        <w:t>that the subsequent</w:t>
      </w:r>
      <w:r w:rsidRPr="00C002A3">
        <w:rPr>
          <w:rFonts w:eastAsiaTheme="minorHAnsi"/>
        </w:rPr>
        <w:t xml:space="preserve"> phase 3 trial </w:t>
      </w:r>
      <w:r w:rsidR="00C002A3" w:rsidRPr="00C002A3">
        <w:rPr>
          <w:rFonts w:eastAsiaTheme="minorHAnsi"/>
        </w:rPr>
        <w:t>will</w:t>
      </w:r>
      <w:r w:rsidRPr="00C002A3">
        <w:rPr>
          <w:rFonts w:eastAsiaTheme="minorHAnsi"/>
        </w:rPr>
        <w:t xml:space="preserve"> be positive</w:t>
      </w:r>
      <w:r>
        <w:rPr>
          <w:rFonts w:eastAsiaTheme="minorHAnsi"/>
        </w:rPr>
        <w:t>.</w:t>
      </w:r>
      <w:r w:rsidRPr="00191E99">
        <w:rPr>
          <w:rFonts w:eastAsiaTheme="minorHAnsi"/>
        </w:rPr>
        <w:t xml:space="preserve"> </w:t>
      </w:r>
      <w:r w:rsidR="005559DE">
        <w:rPr>
          <w:rFonts w:eastAsiaTheme="minorHAnsi"/>
        </w:rPr>
        <w:t>Further work is</w:t>
      </w:r>
      <w:r w:rsidR="00566860">
        <w:rPr>
          <w:rFonts w:eastAsiaTheme="minorHAnsi"/>
        </w:rPr>
        <w:t xml:space="preserve"> </w:t>
      </w:r>
      <w:r w:rsidRPr="00CC1061">
        <w:rPr>
          <w:rFonts w:eastAsiaTheme="minorHAnsi"/>
        </w:rPr>
        <w:t>need</w:t>
      </w:r>
      <w:r w:rsidR="005559DE">
        <w:rPr>
          <w:rFonts w:eastAsiaTheme="minorHAnsi"/>
        </w:rPr>
        <w:t xml:space="preserve">ed to explore varying criteria to inform </w:t>
      </w:r>
      <w:r w:rsidRPr="00CC1061">
        <w:rPr>
          <w:rFonts w:eastAsiaTheme="minorHAnsi"/>
        </w:rPr>
        <w:t xml:space="preserve">a more sustained discussion </w:t>
      </w:r>
      <w:r>
        <w:rPr>
          <w:rFonts w:eastAsiaTheme="minorHAnsi"/>
        </w:rPr>
        <w:t>of the appropriateness of phase 2 bypass</w:t>
      </w:r>
      <w:r w:rsidR="00240DFB">
        <w:rPr>
          <w:rFonts w:eastAsiaTheme="minorHAnsi"/>
        </w:rPr>
        <w:t>ing in neurology.</w:t>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0E2A6BDE" w14:textId="77777777" w:rsidR="008F2267" w:rsidRDefault="008F2267" w:rsidP="008B12F2"/>
    <w:p w14:paraId="1337F46C" w14:textId="77777777" w:rsidR="008F2267" w:rsidRDefault="008F2267" w:rsidP="008B12F2"/>
    <w:p w14:paraId="2EEBD54F" w14:textId="77777777" w:rsidR="008F2267" w:rsidRDefault="008F2267" w:rsidP="008B12F2"/>
    <w:p w14:paraId="7AF274D2" w14:textId="77777777" w:rsidR="008F2267" w:rsidRDefault="008F2267" w:rsidP="008B12F2"/>
    <w:p w14:paraId="0E0EED62" w14:textId="04D7874B" w:rsidR="00B53AD0" w:rsidRPr="00DB1B28" w:rsidRDefault="00B53AD0" w:rsidP="008B12F2">
      <w:pPr>
        <w:rPr>
          <w:b/>
          <w:bCs/>
        </w:rPr>
      </w:pPr>
      <w:r w:rsidRPr="00DB1B28">
        <w:rPr>
          <w:b/>
          <w:bCs/>
        </w:rPr>
        <w:lastRenderedPageBreak/>
        <w:t>References</w:t>
      </w:r>
    </w:p>
    <w:p w14:paraId="53C945D7" w14:textId="77777777" w:rsidR="001E19B8" w:rsidRPr="001E19B8" w:rsidRDefault="00B53AD0" w:rsidP="001E19B8">
      <w:pPr>
        <w:pStyle w:val="Bibliography"/>
        <w:rPr>
          <w:rFonts w:ascii="Times New Roman" w:hAnsi="Times New Roman" w:cs="Times New Roman"/>
        </w:rPr>
      </w:pPr>
      <w:r>
        <w:fldChar w:fldCharType="begin"/>
      </w:r>
      <w:r w:rsidR="003C367D">
        <w:instrText xml:space="preserve"> ADDIN ZOTERO_BIBL {"uncited":[],"omitted":[],"custom":[]} CSL_BIBLIOGRAPHY </w:instrText>
      </w:r>
      <w:r>
        <w:fldChar w:fldCharType="separate"/>
      </w:r>
      <w:r w:rsidR="001E19B8" w:rsidRPr="001E19B8">
        <w:rPr>
          <w:rFonts w:ascii="Times New Roman" w:hAnsi="Times New Roman" w:cs="Times New Roman"/>
        </w:rPr>
        <w:t xml:space="preserve">1. </w:t>
      </w:r>
      <w:r w:rsidR="001E19B8" w:rsidRPr="001E19B8">
        <w:rPr>
          <w:rFonts w:ascii="Times New Roman" w:hAnsi="Times New Roman" w:cs="Times New Roman"/>
        </w:rPr>
        <w:tab/>
        <w:t xml:space="preserve">Budd </w:t>
      </w:r>
      <w:proofErr w:type="spellStart"/>
      <w:r w:rsidR="001E19B8" w:rsidRPr="001E19B8">
        <w:rPr>
          <w:rFonts w:ascii="Times New Roman" w:hAnsi="Times New Roman" w:cs="Times New Roman"/>
        </w:rPr>
        <w:t>Haeberlein</w:t>
      </w:r>
      <w:proofErr w:type="spellEnd"/>
      <w:r w:rsidR="001E19B8" w:rsidRPr="001E19B8">
        <w:rPr>
          <w:rFonts w:ascii="Times New Roman" w:hAnsi="Times New Roman" w:cs="Times New Roman"/>
        </w:rPr>
        <w:t xml:space="preserve"> S, </w:t>
      </w:r>
      <w:proofErr w:type="spellStart"/>
      <w:r w:rsidR="001E19B8" w:rsidRPr="001E19B8">
        <w:rPr>
          <w:rFonts w:ascii="Times New Roman" w:hAnsi="Times New Roman" w:cs="Times New Roman"/>
        </w:rPr>
        <w:t>Aisen</w:t>
      </w:r>
      <w:proofErr w:type="spellEnd"/>
      <w:r w:rsidR="001E19B8" w:rsidRPr="001E19B8">
        <w:rPr>
          <w:rFonts w:ascii="Times New Roman" w:hAnsi="Times New Roman" w:cs="Times New Roman"/>
        </w:rPr>
        <w:t xml:space="preserve"> PS, </w:t>
      </w:r>
      <w:proofErr w:type="spellStart"/>
      <w:r w:rsidR="001E19B8" w:rsidRPr="001E19B8">
        <w:rPr>
          <w:rFonts w:ascii="Times New Roman" w:hAnsi="Times New Roman" w:cs="Times New Roman"/>
        </w:rPr>
        <w:t>Barkhof</w:t>
      </w:r>
      <w:proofErr w:type="spellEnd"/>
      <w:r w:rsidR="001E19B8" w:rsidRPr="001E19B8">
        <w:rPr>
          <w:rFonts w:ascii="Times New Roman" w:hAnsi="Times New Roman" w:cs="Times New Roman"/>
        </w:rPr>
        <w:t xml:space="preserve"> F, et al. Two Randomized Phase 3 Studies of Aducanumab in Early Alzheimer’s Disease. </w:t>
      </w:r>
      <w:r w:rsidR="001E19B8" w:rsidRPr="001E19B8">
        <w:rPr>
          <w:rFonts w:ascii="Times New Roman" w:hAnsi="Times New Roman" w:cs="Times New Roman"/>
          <w:i/>
          <w:iCs/>
        </w:rPr>
        <w:t xml:space="preserve">J </w:t>
      </w:r>
      <w:proofErr w:type="spellStart"/>
      <w:r w:rsidR="001E19B8" w:rsidRPr="001E19B8">
        <w:rPr>
          <w:rFonts w:ascii="Times New Roman" w:hAnsi="Times New Roman" w:cs="Times New Roman"/>
          <w:i/>
          <w:iCs/>
        </w:rPr>
        <w:t>Prev</w:t>
      </w:r>
      <w:proofErr w:type="spellEnd"/>
      <w:r w:rsidR="001E19B8" w:rsidRPr="001E19B8">
        <w:rPr>
          <w:rFonts w:ascii="Times New Roman" w:hAnsi="Times New Roman" w:cs="Times New Roman"/>
          <w:i/>
          <w:iCs/>
        </w:rPr>
        <w:t xml:space="preserve"> </w:t>
      </w:r>
      <w:proofErr w:type="spellStart"/>
      <w:r w:rsidR="001E19B8" w:rsidRPr="001E19B8">
        <w:rPr>
          <w:rFonts w:ascii="Times New Roman" w:hAnsi="Times New Roman" w:cs="Times New Roman"/>
          <w:i/>
          <w:iCs/>
        </w:rPr>
        <w:t>Alzheimers</w:t>
      </w:r>
      <w:proofErr w:type="spellEnd"/>
      <w:r w:rsidR="001E19B8" w:rsidRPr="001E19B8">
        <w:rPr>
          <w:rFonts w:ascii="Times New Roman" w:hAnsi="Times New Roman" w:cs="Times New Roman"/>
          <w:i/>
          <w:iCs/>
        </w:rPr>
        <w:t xml:space="preserve"> Dis</w:t>
      </w:r>
      <w:r w:rsidR="001E19B8" w:rsidRPr="001E19B8">
        <w:rPr>
          <w:rFonts w:ascii="Times New Roman" w:hAnsi="Times New Roman" w:cs="Times New Roman"/>
        </w:rPr>
        <w:t xml:space="preserve"> 2022; 9: 197–210.</w:t>
      </w:r>
    </w:p>
    <w:p w14:paraId="6B8933F3"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2. </w:t>
      </w:r>
      <w:r w:rsidRPr="001E19B8">
        <w:rPr>
          <w:rFonts w:ascii="Times New Roman" w:hAnsi="Times New Roman" w:cs="Times New Roman"/>
        </w:rPr>
        <w:tab/>
      </w:r>
      <w:proofErr w:type="spellStart"/>
      <w:r w:rsidRPr="001E19B8">
        <w:rPr>
          <w:rFonts w:ascii="Times New Roman" w:hAnsi="Times New Roman" w:cs="Times New Roman"/>
        </w:rPr>
        <w:t>Ostrowitzki</w:t>
      </w:r>
      <w:proofErr w:type="spellEnd"/>
      <w:r w:rsidRPr="001E19B8">
        <w:rPr>
          <w:rFonts w:ascii="Times New Roman" w:hAnsi="Times New Roman" w:cs="Times New Roman"/>
        </w:rPr>
        <w:t xml:space="preserve"> S, </w:t>
      </w:r>
      <w:proofErr w:type="spellStart"/>
      <w:r w:rsidRPr="001E19B8">
        <w:rPr>
          <w:rFonts w:ascii="Times New Roman" w:hAnsi="Times New Roman" w:cs="Times New Roman"/>
        </w:rPr>
        <w:t>Lasser</w:t>
      </w:r>
      <w:proofErr w:type="spellEnd"/>
      <w:r w:rsidRPr="001E19B8">
        <w:rPr>
          <w:rFonts w:ascii="Times New Roman" w:hAnsi="Times New Roman" w:cs="Times New Roman"/>
        </w:rPr>
        <w:t xml:space="preserve"> RA, </w:t>
      </w:r>
      <w:proofErr w:type="spellStart"/>
      <w:r w:rsidRPr="001E19B8">
        <w:rPr>
          <w:rFonts w:ascii="Times New Roman" w:hAnsi="Times New Roman" w:cs="Times New Roman"/>
        </w:rPr>
        <w:t>Dorflinger</w:t>
      </w:r>
      <w:proofErr w:type="spellEnd"/>
      <w:r w:rsidRPr="001E19B8">
        <w:rPr>
          <w:rFonts w:ascii="Times New Roman" w:hAnsi="Times New Roman" w:cs="Times New Roman"/>
        </w:rPr>
        <w:t xml:space="preserve"> E, et al. A phase III randomized trial of gantenerumab in prodromal Alzheimer’s disease. </w:t>
      </w:r>
      <w:proofErr w:type="spellStart"/>
      <w:r w:rsidRPr="001E19B8">
        <w:rPr>
          <w:rFonts w:ascii="Times New Roman" w:hAnsi="Times New Roman" w:cs="Times New Roman"/>
          <w:i/>
          <w:iCs/>
        </w:rPr>
        <w:t>Alzheimers</w:t>
      </w:r>
      <w:proofErr w:type="spellEnd"/>
      <w:r w:rsidRPr="001E19B8">
        <w:rPr>
          <w:rFonts w:ascii="Times New Roman" w:hAnsi="Times New Roman" w:cs="Times New Roman"/>
          <w:i/>
          <w:iCs/>
        </w:rPr>
        <w:t xml:space="preserve"> Res </w:t>
      </w:r>
      <w:proofErr w:type="spellStart"/>
      <w:r w:rsidRPr="001E19B8">
        <w:rPr>
          <w:rFonts w:ascii="Times New Roman" w:hAnsi="Times New Roman" w:cs="Times New Roman"/>
          <w:i/>
          <w:iCs/>
        </w:rPr>
        <w:t>Ther</w:t>
      </w:r>
      <w:proofErr w:type="spellEnd"/>
      <w:r w:rsidRPr="001E19B8">
        <w:rPr>
          <w:rFonts w:ascii="Times New Roman" w:hAnsi="Times New Roman" w:cs="Times New Roman"/>
        </w:rPr>
        <w:t xml:space="preserve"> 2017; 9: 95.</w:t>
      </w:r>
    </w:p>
    <w:p w14:paraId="099AF23C"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3. </w:t>
      </w:r>
      <w:r w:rsidRPr="001E19B8">
        <w:rPr>
          <w:rFonts w:ascii="Times New Roman" w:hAnsi="Times New Roman" w:cs="Times New Roman"/>
        </w:rPr>
        <w:tab/>
      </w:r>
      <w:proofErr w:type="spellStart"/>
      <w:r w:rsidRPr="001E19B8">
        <w:rPr>
          <w:rFonts w:ascii="Times New Roman" w:hAnsi="Times New Roman" w:cs="Times New Roman"/>
        </w:rPr>
        <w:t>Gribkoff</w:t>
      </w:r>
      <w:proofErr w:type="spellEnd"/>
      <w:r w:rsidRPr="001E19B8">
        <w:rPr>
          <w:rFonts w:ascii="Times New Roman" w:hAnsi="Times New Roman" w:cs="Times New Roman"/>
        </w:rPr>
        <w:t xml:space="preserve"> VK, Kaczmarek LK. The need for new approaches in CNS drug discovery: Why drugs have failed, and what can be done to improve outcomes. </w:t>
      </w:r>
      <w:r w:rsidRPr="001E19B8">
        <w:rPr>
          <w:rFonts w:ascii="Times New Roman" w:hAnsi="Times New Roman" w:cs="Times New Roman"/>
          <w:i/>
          <w:iCs/>
        </w:rPr>
        <w:t>Neuropharmacology</w:t>
      </w:r>
      <w:r w:rsidRPr="001E19B8">
        <w:rPr>
          <w:rFonts w:ascii="Times New Roman" w:hAnsi="Times New Roman" w:cs="Times New Roman"/>
        </w:rPr>
        <w:t xml:space="preserve"> 2017; 120: 11–19.</w:t>
      </w:r>
    </w:p>
    <w:p w14:paraId="184B8C24"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4. </w:t>
      </w:r>
      <w:r w:rsidRPr="001E19B8">
        <w:rPr>
          <w:rFonts w:ascii="Times New Roman" w:hAnsi="Times New Roman" w:cs="Times New Roman"/>
        </w:rPr>
        <w:tab/>
        <w:t xml:space="preserve">Fox RJ, </w:t>
      </w:r>
      <w:proofErr w:type="spellStart"/>
      <w:r w:rsidRPr="001E19B8">
        <w:rPr>
          <w:rFonts w:ascii="Times New Roman" w:hAnsi="Times New Roman" w:cs="Times New Roman"/>
        </w:rPr>
        <w:t>Chataway</w:t>
      </w:r>
      <w:proofErr w:type="spellEnd"/>
      <w:r w:rsidRPr="001E19B8">
        <w:rPr>
          <w:rFonts w:ascii="Times New Roman" w:hAnsi="Times New Roman" w:cs="Times New Roman"/>
        </w:rPr>
        <w:t xml:space="preserve"> J. Advancing Trial Design in Progressive Multiple Sclerosis. </w:t>
      </w:r>
      <w:proofErr w:type="spellStart"/>
      <w:r w:rsidRPr="001E19B8">
        <w:rPr>
          <w:rFonts w:ascii="Times New Roman" w:hAnsi="Times New Roman" w:cs="Times New Roman"/>
          <w:i/>
          <w:iCs/>
        </w:rPr>
        <w:t>Mult</w:t>
      </w:r>
      <w:proofErr w:type="spellEnd"/>
      <w:r w:rsidRPr="001E19B8">
        <w:rPr>
          <w:rFonts w:ascii="Times New Roman" w:hAnsi="Times New Roman" w:cs="Times New Roman"/>
          <w:i/>
          <w:iCs/>
        </w:rPr>
        <w:t xml:space="preserve"> </w:t>
      </w:r>
      <w:proofErr w:type="spellStart"/>
      <w:r w:rsidRPr="001E19B8">
        <w:rPr>
          <w:rFonts w:ascii="Times New Roman" w:hAnsi="Times New Roman" w:cs="Times New Roman"/>
          <w:i/>
          <w:iCs/>
        </w:rPr>
        <w:t>Scler</w:t>
      </w:r>
      <w:proofErr w:type="spellEnd"/>
      <w:r w:rsidRPr="001E19B8">
        <w:rPr>
          <w:rFonts w:ascii="Times New Roman" w:hAnsi="Times New Roman" w:cs="Times New Roman"/>
        </w:rPr>
        <w:t xml:space="preserve"> 2017; 23: 1573–1578.</w:t>
      </w:r>
    </w:p>
    <w:p w14:paraId="254BF83A"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5. </w:t>
      </w:r>
      <w:r w:rsidRPr="001E19B8">
        <w:rPr>
          <w:rFonts w:ascii="Times New Roman" w:hAnsi="Times New Roman" w:cs="Times New Roman"/>
        </w:rPr>
        <w:tab/>
      </w:r>
      <w:proofErr w:type="spellStart"/>
      <w:r w:rsidRPr="001E19B8">
        <w:rPr>
          <w:rFonts w:ascii="Times New Roman" w:hAnsi="Times New Roman" w:cs="Times New Roman"/>
        </w:rPr>
        <w:t>Ontaneda</w:t>
      </w:r>
      <w:proofErr w:type="spellEnd"/>
      <w:r w:rsidRPr="001E19B8">
        <w:rPr>
          <w:rFonts w:ascii="Times New Roman" w:hAnsi="Times New Roman" w:cs="Times New Roman"/>
        </w:rPr>
        <w:t xml:space="preserve"> D, Fox RJ, </w:t>
      </w:r>
      <w:proofErr w:type="spellStart"/>
      <w:r w:rsidRPr="001E19B8">
        <w:rPr>
          <w:rFonts w:ascii="Times New Roman" w:hAnsi="Times New Roman" w:cs="Times New Roman"/>
        </w:rPr>
        <w:t>Chataway</w:t>
      </w:r>
      <w:proofErr w:type="spellEnd"/>
      <w:r w:rsidRPr="001E19B8">
        <w:rPr>
          <w:rFonts w:ascii="Times New Roman" w:hAnsi="Times New Roman" w:cs="Times New Roman"/>
        </w:rPr>
        <w:t xml:space="preserve"> J. Clinical trials in progressive multiple sclerosis: lessons learned and future perspectives. </w:t>
      </w:r>
      <w:r w:rsidRPr="001E19B8">
        <w:rPr>
          <w:rFonts w:ascii="Times New Roman" w:hAnsi="Times New Roman" w:cs="Times New Roman"/>
          <w:i/>
          <w:iCs/>
        </w:rPr>
        <w:t>Lancet Neurol</w:t>
      </w:r>
      <w:r w:rsidRPr="001E19B8">
        <w:rPr>
          <w:rFonts w:ascii="Times New Roman" w:hAnsi="Times New Roman" w:cs="Times New Roman"/>
        </w:rPr>
        <w:t xml:space="preserve"> 2015; 14: 208–223.</w:t>
      </w:r>
    </w:p>
    <w:p w14:paraId="6E7E96EB"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6. </w:t>
      </w:r>
      <w:r w:rsidRPr="001E19B8">
        <w:rPr>
          <w:rFonts w:ascii="Times New Roman" w:hAnsi="Times New Roman" w:cs="Times New Roman"/>
        </w:rPr>
        <w:tab/>
      </w:r>
      <w:proofErr w:type="spellStart"/>
      <w:r w:rsidRPr="001E19B8">
        <w:rPr>
          <w:rFonts w:ascii="Times New Roman" w:hAnsi="Times New Roman" w:cs="Times New Roman"/>
        </w:rPr>
        <w:t>Mitsumoto</w:t>
      </w:r>
      <w:proofErr w:type="spellEnd"/>
      <w:r w:rsidRPr="001E19B8">
        <w:rPr>
          <w:rFonts w:ascii="Times New Roman" w:hAnsi="Times New Roman" w:cs="Times New Roman"/>
        </w:rPr>
        <w:t xml:space="preserve"> H, Brooks BR, </w:t>
      </w:r>
      <w:proofErr w:type="spellStart"/>
      <w:r w:rsidRPr="001E19B8">
        <w:rPr>
          <w:rFonts w:ascii="Times New Roman" w:hAnsi="Times New Roman" w:cs="Times New Roman"/>
        </w:rPr>
        <w:t>Silani</w:t>
      </w:r>
      <w:proofErr w:type="spellEnd"/>
      <w:r w:rsidRPr="001E19B8">
        <w:rPr>
          <w:rFonts w:ascii="Times New Roman" w:hAnsi="Times New Roman" w:cs="Times New Roman"/>
        </w:rPr>
        <w:t xml:space="preserve"> V. Clinical trials in amyotrophic lateral sclerosis: why so many negative trials and how can trials be improved? </w:t>
      </w:r>
      <w:r w:rsidRPr="001E19B8">
        <w:rPr>
          <w:rFonts w:ascii="Times New Roman" w:hAnsi="Times New Roman" w:cs="Times New Roman"/>
          <w:i/>
          <w:iCs/>
        </w:rPr>
        <w:t>Lancet Neurol</w:t>
      </w:r>
      <w:r w:rsidRPr="001E19B8">
        <w:rPr>
          <w:rFonts w:ascii="Times New Roman" w:hAnsi="Times New Roman" w:cs="Times New Roman"/>
        </w:rPr>
        <w:t xml:space="preserve"> 2014; 13: 1127–1138.</w:t>
      </w:r>
    </w:p>
    <w:p w14:paraId="0970AB03"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7. </w:t>
      </w:r>
      <w:r w:rsidRPr="001E19B8">
        <w:rPr>
          <w:rFonts w:ascii="Times New Roman" w:hAnsi="Times New Roman" w:cs="Times New Roman"/>
        </w:rPr>
        <w:tab/>
        <w:t xml:space="preserve">Cummings J. Lessons Learned from Alzheimer Disease: Clinical Trials with Negative Outcomes. </w:t>
      </w:r>
      <w:r w:rsidRPr="001E19B8">
        <w:rPr>
          <w:rFonts w:ascii="Times New Roman" w:hAnsi="Times New Roman" w:cs="Times New Roman"/>
          <w:i/>
          <w:iCs/>
        </w:rPr>
        <w:t xml:space="preserve">Clin </w:t>
      </w:r>
      <w:proofErr w:type="spellStart"/>
      <w:r w:rsidRPr="001E19B8">
        <w:rPr>
          <w:rFonts w:ascii="Times New Roman" w:hAnsi="Times New Roman" w:cs="Times New Roman"/>
          <w:i/>
          <w:iCs/>
        </w:rPr>
        <w:t>Transl</w:t>
      </w:r>
      <w:proofErr w:type="spellEnd"/>
      <w:r w:rsidRPr="001E19B8">
        <w:rPr>
          <w:rFonts w:ascii="Times New Roman" w:hAnsi="Times New Roman" w:cs="Times New Roman"/>
          <w:i/>
          <w:iCs/>
        </w:rPr>
        <w:t xml:space="preserve"> Sci</w:t>
      </w:r>
      <w:r w:rsidRPr="001E19B8">
        <w:rPr>
          <w:rFonts w:ascii="Times New Roman" w:hAnsi="Times New Roman" w:cs="Times New Roman"/>
        </w:rPr>
        <w:t xml:space="preserve"> 2018; 11: 147–152.</w:t>
      </w:r>
    </w:p>
    <w:p w14:paraId="425D4C76"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8. </w:t>
      </w:r>
      <w:r w:rsidRPr="001E19B8">
        <w:rPr>
          <w:rFonts w:ascii="Times New Roman" w:hAnsi="Times New Roman" w:cs="Times New Roman"/>
        </w:rPr>
        <w:tab/>
        <w:t xml:space="preserve">Cummings JL, Goldman DP, Simmons-Stern NR, et al. The costs of developing treatments for Alzheimer’s disease: A retrospective exploration. </w:t>
      </w:r>
      <w:r w:rsidRPr="001E19B8">
        <w:rPr>
          <w:rFonts w:ascii="Times New Roman" w:hAnsi="Times New Roman" w:cs="Times New Roman"/>
          <w:i/>
          <w:iCs/>
        </w:rPr>
        <w:t>Alzheimer’s &amp; Dementia</w:t>
      </w:r>
      <w:r w:rsidRPr="001E19B8">
        <w:rPr>
          <w:rFonts w:ascii="Times New Roman" w:hAnsi="Times New Roman" w:cs="Times New Roman"/>
        </w:rPr>
        <w:t xml:space="preserve"> 2022; 18: 469–477.</w:t>
      </w:r>
    </w:p>
    <w:p w14:paraId="104B1174" w14:textId="77777777" w:rsidR="001E19B8" w:rsidRPr="001E19B8" w:rsidRDefault="001E19B8" w:rsidP="001E19B8">
      <w:pPr>
        <w:pStyle w:val="Bibliography"/>
        <w:rPr>
          <w:rFonts w:ascii="Times New Roman" w:hAnsi="Times New Roman" w:cs="Times New Roman"/>
        </w:rPr>
      </w:pPr>
      <w:r w:rsidRPr="001E19B8">
        <w:rPr>
          <w:rFonts w:ascii="Times New Roman" w:hAnsi="Times New Roman" w:cs="Times New Roman"/>
        </w:rPr>
        <w:t xml:space="preserve">9. </w:t>
      </w:r>
      <w:r w:rsidRPr="001E19B8">
        <w:rPr>
          <w:rFonts w:ascii="Times New Roman" w:hAnsi="Times New Roman" w:cs="Times New Roman"/>
        </w:rPr>
        <w:tab/>
        <w:t xml:space="preserve">Cummings J, </w:t>
      </w:r>
      <w:proofErr w:type="spellStart"/>
      <w:r w:rsidRPr="001E19B8">
        <w:rPr>
          <w:rFonts w:ascii="Times New Roman" w:hAnsi="Times New Roman" w:cs="Times New Roman"/>
        </w:rPr>
        <w:t>Aisen</w:t>
      </w:r>
      <w:proofErr w:type="spellEnd"/>
      <w:r w:rsidRPr="001E19B8">
        <w:rPr>
          <w:rFonts w:ascii="Times New Roman" w:hAnsi="Times New Roman" w:cs="Times New Roman"/>
        </w:rPr>
        <w:t xml:space="preserve"> PS, DuBois B, et al. Drug development in Alzheimer’s disease: the path to 2025. </w:t>
      </w:r>
      <w:proofErr w:type="spellStart"/>
      <w:r w:rsidRPr="001E19B8">
        <w:rPr>
          <w:rFonts w:ascii="Times New Roman" w:hAnsi="Times New Roman" w:cs="Times New Roman"/>
          <w:i/>
          <w:iCs/>
        </w:rPr>
        <w:t>Alzheimers</w:t>
      </w:r>
      <w:proofErr w:type="spellEnd"/>
      <w:r w:rsidRPr="001E19B8">
        <w:rPr>
          <w:rFonts w:ascii="Times New Roman" w:hAnsi="Times New Roman" w:cs="Times New Roman"/>
          <w:i/>
          <w:iCs/>
        </w:rPr>
        <w:t xml:space="preserve"> Res </w:t>
      </w:r>
      <w:proofErr w:type="spellStart"/>
      <w:r w:rsidRPr="001E19B8">
        <w:rPr>
          <w:rFonts w:ascii="Times New Roman" w:hAnsi="Times New Roman" w:cs="Times New Roman"/>
          <w:i/>
          <w:iCs/>
        </w:rPr>
        <w:t>Ther</w:t>
      </w:r>
      <w:proofErr w:type="spellEnd"/>
      <w:r w:rsidRPr="001E19B8">
        <w:rPr>
          <w:rFonts w:ascii="Times New Roman" w:hAnsi="Times New Roman" w:cs="Times New Roman"/>
        </w:rPr>
        <w:t xml:space="preserve"> 2016; 8: 39.</w:t>
      </w:r>
    </w:p>
    <w:p w14:paraId="4A1D54C4" w14:textId="6B19E3A2"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sectPr w:rsidR="00AD5182" w:rsidSect="003C2917">
      <w:footerReference w:type="even"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7-01T20:26:00Z" w:initials="HMMM">
    <w:p w14:paraId="45D5D65E" w14:textId="4E0F8F55" w:rsidR="00D8469F" w:rsidRDefault="00D8469F">
      <w:pPr>
        <w:pStyle w:val="CommentText"/>
      </w:pPr>
      <w:r>
        <w:rPr>
          <w:rStyle w:val="CommentReference"/>
        </w:rPr>
        <w:annotationRef/>
      </w:r>
      <w:r>
        <w:t>HM- Find citation in printed papers</w:t>
      </w:r>
    </w:p>
  </w:comment>
  <w:comment w:id="1" w:author="Hannah Moyer" w:date="2023-07-05T11:20:00Z" w:initials="HM">
    <w:p w14:paraId="058D30E3" w14:textId="77777777" w:rsidR="00D307A0" w:rsidRDefault="00D307A0" w:rsidP="002A20D2">
      <w:r>
        <w:rPr>
          <w:rStyle w:val="CommentReference"/>
        </w:rPr>
        <w:annotationRef/>
      </w:r>
      <w:r>
        <w:rPr>
          <w:rFonts w:asciiTheme="minorHAnsi" w:eastAsiaTheme="minorHAnsi" w:hAnsiTheme="minorHAnsi" w:cstheme="minorBidi"/>
          <w:color w:val="000000"/>
          <w:sz w:val="20"/>
          <w:szCs w:val="20"/>
        </w:rPr>
        <w:t>cite</w:t>
      </w:r>
    </w:p>
  </w:comment>
  <w:comment w:id="2" w:author="Hannah Marie Moyer, Ms" w:date="2023-06-30T20:57:00Z" w:initials="HMMM">
    <w:p w14:paraId="5F664348" w14:textId="25698313" w:rsidR="00D726AA" w:rsidRDefault="00D726AA">
      <w:pPr>
        <w:pStyle w:val="CommentText"/>
      </w:pPr>
      <w:r>
        <w:rPr>
          <w:rStyle w:val="CommentReference"/>
        </w:rPr>
        <w:annotationRef/>
      </w:r>
      <w:r w:rsidR="00534215">
        <w:t>JK-</w:t>
      </w:r>
      <w:r>
        <w:t xml:space="preserve">Going in with clear </w:t>
      </w:r>
      <w:r w:rsidR="00EB50A7">
        <w:t>hypothesis</w:t>
      </w:r>
      <w:r>
        <w:t xml:space="preserve"> of</w:t>
      </w:r>
      <w:r w:rsidR="00EB50A7">
        <w:t xml:space="preserve"> the</w:t>
      </w:r>
      <w:r>
        <w:t xml:space="preserve"> result </w:t>
      </w:r>
      <w:r w:rsidR="00534215">
        <w:t xml:space="preserve">is </w:t>
      </w:r>
      <w:r>
        <w:t>that ok?</w:t>
      </w:r>
      <w:r w:rsidR="00EE0496">
        <w:t xml:space="preserve"> Should I make ambivalent? </w:t>
      </w:r>
    </w:p>
  </w:comment>
  <w:comment w:id="3" w:author="Hannah Moyer" w:date="2023-07-07T09:45:00Z" w:initials="HM">
    <w:p w14:paraId="1DA5AFF1" w14:textId="77777777" w:rsidR="001E19B8" w:rsidRDefault="001E19B8" w:rsidP="00CD771E">
      <w:r>
        <w:rPr>
          <w:rStyle w:val="CommentReference"/>
        </w:rPr>
        <w:annotationRef/>
      </w:r>
      <w:r>
        <w:rPr>
          <w:rFonts w:asciiTheme="minorHAnsi" w:eastAsiaTheme="minorHAnsi" w:hAnsiTheme="minorHAnsi" w:cstheme="minorBidi"/>
          <w:color w:val="000000"/>
          <w:sz w:val="20"/>
          <w:szCs w:val="20"/>
        </w:rPr>
        <w:t>will add citations with examples of each from my sample.</w:t>
      </w:r>
    </w:p>
  </w:comment>
  <w:comment w:id="4" w:author="Hannah Moyer" w:date="2023-07-06T12:31:00Z" w:initials="HM">
    <w:p w14:paraId="4114BA73" w14:textId="68F17C70" w:rsidR="00C34DF6" w:rsidRDefault="00937F65" w:rsidP="00526549">
      <w:r>
        <w:rPr>
          <w:rStyle w:val="CommentReference"/>
        </w:rPr>
        <w:annotationRef/>
      </w:r>
      <w:r w:rsidR="00C34DF6">
        <w:rPr>
          <w:rFonts w:asciiTheme="minorHAnsi" w:eastAsiaTheme="minorHAnsi" w:hAnsiTheme="minorHAnsi" w:cstheme="minorBidi"/>
          <w:sz w:val="20"/>
          <w:szCs w:val="20"/>
        </w:rPr>
        <w:t>you think p3 length and number of patients tell us about phase 2 length and size?</w:t>
      </w:r>
    </w:p>
  </w:comment>
  <w:comment w:id="5" w:author="Hannah Moyer" w:date="2023-07-07T10:29:00Z" w:initials="HM">
    <w:p w14:paraId="6AB7E1E7" w14:textId="77777777" w:rsidR="00BE4BA2" w:rsidRDefault="00BE4BA2" w:rsidP="004B17B8">
      <w:r>
        <w:rPr>
          <w:rStyle w:val="CommentReference"/>
        </w:rPr>
        <w:annotationRef/>
      </w:r>
      <w:r>
        <w:rPr>
          <w:rFonts w:asciiTheme="minorHAnsi" w:eastAsiaTheme="minorHAnsi" w:hAnsiTheme="minorHAnsi" w:cstheme="minorBidi"/>
          <w:color w:val="000000"/>
          <w:sz w:val="20"/>
          <w:szCs w:val="20"/>
        </w:rPr>
        <w:t>can i make subheadings?</w:t>
      </w:r>
    </w:p>
  </w:comment>
  <w:comment w:id="6" w:author="Hannah Moyer" w:date="2023-07-07T09:51:00Z" w:initials="HM">
    <w:p w14:paraId="69528F61" w14:textId="790B45FD" w:rsidR="001E19B8" w:rsidRDefault="001E19B8" w:rsidP="00A20C9A">
      <w:r>
        <w:rPr>
          <w:rStyle w:val="CommentReference"/>
        </w:rPr>
        <w:annotationRef/>
      </w:r>
      <w:r>
        <w:rPr>
          <w:rFonts w:asciiTheme="minorHAnsi" w:eastAsiaTheme="minorHAnsi" w:hAnsiTheme="minorHAnsi" w:cstheme="minorBidi"/>
          <w:sz w:val="20"/>
          <w:szCs w:val="20"/>
        </w:rPr>
        <w:t>Sentence about P2 bypass over time</w:t>
      </w:r>
    </w:p>
  </w:comment>
  <w:comment w:id="7" w:author="Hannah Moyer" w:date="2023-07-07T10:21:00Z" w:initials="HM">
    <w:p w14:paraId="67EA1F41" w14:textId="77777777" w:rsidR="0019754D" w:rsidRDefault="0019754D" w:rsidP="004E5BF3">
      <w:r>
        <w:rPr>
          <w:rStyle w:val="CommentReference"/>
        </w:rPr>
        <w:annotationRef/>
      </w:r>
      <w:r>
        <w:rPr>
          <w:rFonts w:asciiTheme="minorHAnsi" w:eastAsiaTheme="minorHAnsi" w:hAnsiTheme="minorHAnsi" w:cstheme="minorBidi"/>
          <w:color w:val="000000"/>
          <w:sz w:val="20"/>
          <w:szCs w:val="20"/>
        </w:rPr>
        <w:t>sentence about wdae no impact</w:t>
      </w:r>
    </w:p>
  </w:comment>
  <w:comment w:id="8" w:author="Hannah Moyer" w:date="2023-07-07T10:29:00Z" w:initials="HM">
    <w:p w14:paraId="521C2635" w14:textId="77777777" w:rsidR="00BE4BA2" w:rsidRDefault="00BE4BA2" w:rsidP="000F7C79">
      <w:r>
        <w:rPr>
          <w:rStyle w:val="CommentReference"/>
        </w:rPr>
        <w:annotationRef/>
      </w:r>
      <w:r>
        <w:rPr>
          <w:rFonts w:asciiTheme="minorHAnsi" w:eastAsiaTheme="minorHAnsi" w:hAnsiTheme="minorHAnsi" w:cstheme="minorBidi"/>
          <w:color w:val="000000"/>
          <w:sz w:val="20"/>
          <w:szCs w:val="20"/>
          <w:highlight w:val="yellow"/>
        </w:rPr>
        <w:t>In an ideal world, phase 3 trials would not all be positive. In fact, if we run phase 2 trials, find a positive result, and then find positive results in a subsequent phase 3 trial, we may be overproving efficacy. We don’t want phase 2 trials to be that predictive of phase 3 trials otherwise equipoise may be disturbed for the patients included in the phase 3 trial. Our results indicated that this may be the case for RMS trials.</w:t>
      </w:r>
      <w:r>
        <w:rPr>
          <w:rFonts w:asciiTheme="minorHAnsi" w:eastAsiaTheme="minorHAnsi" w:hAnsiTheme="minorHAnsi" w:cstheme="minorBidi"/>
          <w:color w:val="000000"/>
          <w:sz w:val="20"/>
          <w:szCs w:val="20"/>
        </w:rPr>
        <w:t xml:space="preserve"> </w:t>
      </w:r>
    </w:p>
    <w:p w14:paraId="2DF54609" w14:textId="77777777" w:rsidR="00BE4BA2" w:rsidRDefault="00BE4BA2" w:rsidP="000F7C79"/>
  </w:comment>
  <w:comment w:id="9" w:author="Hannah Moyer" w:date="2023-07-07T10:30:00Z" w:initials="HM">
    <w:p w14:paraId="2F0C0834" w14:textId="77777777" w:rsidR="00BE4BA2" w:rsidRDefault="00BE4BA2" w:rsidP="00146409">
      <w:r>
        <w:rPr>
          <w:rStyle w:val="CommentReference"/>
        </w:rPr>
        <w:annotationRef/>
      </w:r>
      <w:r>
        <w:rPr>
          <w:rFonts w:asciiTheme="minorHAnsi" w:eastAsiaTheme="minorHAnsi" w:hAnsiTheme="minorHAnsi" w:cstheme="minorBidi"/>
          <w:color w:val="000000"/>
          <w:sz w:val="20"/>
          <w:szCs w:val="20"/>
        </w:rPr>
        <w:t>i can add a better discussion of this stuff?</w:t>
      </w:r>
    </w:p>
  </w:comment>
  <w:comment w:id="10" w:author="Hannah Moyer" w:date="2023-07-06T10:45:00Z" w:initials="HM">
    <w:p w14:paraId="610131CB" w14:textId="0A21C58B" w:rsidR="009668F8" w:rsidRDefault="009668F8" w:rsidP="003F729E">
      <w:r>
        <w:rPr>
          <w:rStyle w:val="CommentReference"/>
        </w:rPr>
        <w:annotationRef/>
      </w:r>
      <w:r>
        <w:rPr>
          <w:rFonts w:asciiTheme="minorHAnsi" w:eastAsiaTheme="minorHAnsi" w:hAnsiTheme="minorHAnsi" w:cstheme="minorBidi"/>
          <w:color w:val="000000"/>
          <w:sz w:val="20"/>
          <w:szCs w:val="20"/>
        </w:rPr>
        <w:t xml:space="preserve">MORE </w:t>
      </w:r>
    </w:p>
    <w:p w14:paraId="05E033DB" w14:textId="77777777" w:rsidR="009668F8" w:rsidRDefault="009668F8" w:rsidP="003F729E">
      <w:r>
        <w:rPr>
          <w:rFonts w:asciiTheme="minorHAnsi" w:eastAsiaTheme="minorHAnsi" w:hAnsiTheme="minorHAnsi" w:cstheme="minorBidi"/>
          <w:color w:val="000000"/>
          <w:sz w:val="20"/>
          <w:szCs w:val="20"/>
        </w:rPr>
        <w:t xml:space="preserve">Secondly, we included P2/3 trials in our sample and automatically counted these as preceded by positive phase 2 trial. In these cases, we could not often access the phase 2 portions of the trial to confirm this. In some cases, we could not be sure trials moved on to P3 portions as well. </w:t>
      </w:r>
    </w:p>
    <w:p w14:paraId="05321CBF" w14:textId="77777777" w:rsidR="009668F8" w:rsidRDefault="009668F8" w:rsidP="003F729E"/>
    <w:p w14:paraId="6E858A19" w14:textId="77777777" w:rsidR="009668F8" w:rsidRDefault="009668F8" w:rsidP="003F729E">
      <w:r>
        <w:rPr>
          <w:rFonts w:asciiTheme="minorHAnsi" w:eastAsiaTheme="minorHAnsi" w:hAnsiTheme="minorHAnsi" w:cstheme="minorBidi"/>
          <w:color w:val="000000"/>
          <w:sz w:val="20"/>
          <w:szCs w:val="20"/>
        </w:rPr>
        <w:t>Thirdly, our results are specific to the first phase 3 trials testing an intervention in an indication and are not generalizable to all P3 trials</w:t>
      </w:r>
    </w:p>
    <w:p w14:paraId="140FE290" w14:textId="77777777" w:rsidR="009668F8" w:rsidRDefault="009668F8" w:rsidP="003F729E"/>
    <w:p w14:paraId="5ADF2039" w14:textId="77777777" w:rsidR="009668F8" w:rsidRDefault="009668F8" w:rsidP="003F729E">
      <w:r>
        <w:rPr>
          <w:rFonts w:asciiTheme="minorHAnsi" w:eastAsiaTheme="minorHAnsi" w:hAnsiTheme="minorHAnsi" w:cstheme="minorBidi"/>
          <w:color w:val="000000"/>
          <w:sz w:val="20"/>
          <w:szCs w:val="20"/>
        </w:rPr>
        <w:t xml:space="preserve">We may have underestimated bypass-We gave them so much leeway- dose, population, treatment could be diff formulation or diff adjuvant status.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5D65E" w15:done="0"/>
  <w15:commentEx w15:paraId="058D30E3" w15:done="0"/>
  <w15:commentEx w15:paraId="5F664348" w15:done="0"/>
  <w15:commentEx w15:paraId="1DA5AFF1" w15:done="0"/>
  <w15:commentEx w15:paraId="4114BA73" w15:done="0"/>
  <w15:commentEx w15:paraId="6AB7E1E7" w15:done="0"/>
  <w15:commentEx w15:paraId="69528F61" w15:done="0"/>
  <w15:commentEx w15:paraId="67EA1F41" w15:done="0"/>
  <w15:commentEx w15:paraId="2DF54609" w15:done="0"/>
  <w15:commentEx w15:paraId="2F0C0834" w15:paraIdParent="2DF54609" w15:done="0"/>
  <w15:commentEx w15:paraId="5ADF20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B0A8B" w16cex:dateUtc="2023-07-02T00:26:00Z"/>
  <w16cex:commentExtensible w16cex:durableId="284FD06D" w16cex:dateUtc="2023-07-05T15:20:00Z"/>
  <w16cex:commentExtensible w16cex:durableId="2849C03F" w16cex:dateUtc="2023-07-01T00:57:00Z"/>
  <w16cex:commentExtensible w16cex:durableId="28525D34" w16cex:dateUtc="2023-07-07T13:45:00Z"/>
  <w16cex:commentExtensible w16cex:durableId="28524D52" w16cex:dateUtc="2023-07-06T16:31:00Z"/>
  <w16cex:commentExtensible w16cex:durableId="28526775" w16cex:dateUtc="2023-07-07T14:29:00Z"/>
  <w16cex:commentExtensible w16cex:durableId="28525E8E" w16cex:dateUtc="2023-07-07T13:51:00Z"/>
  <w16cex:commentExtensible w16cex:durableId="28526597" w16cex:dateUtc="2023-07-07T14:21:00Z"/>
  <w16cex:commentExtensible w16cex:durableId="28526783" w16cex:dateUtc="2023-07-07T14:29:00Z"/>
  <w16cex:commentExtensible w16cex:durableId="285267A8" w16cex:dateUtc="2023-07-07T14:30:00Z"/>
  <w16cex:commentExtensible w16cex:durableId="285119D0" w16cex:dateUtc="2023-07-06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5D65E" w16cid:durableId="284B0A8B"/>
  <w16cid:commentId w16cid:paraId="058D30E3" w16cid:durableId="284FD06D"/>
  <w16cid:commentId w16cid:paraId="5F664348" w16cid:durableId="2849C03F"/>
  <w16cid:commentId w16cid:paraId="1DA5AFF1" w16cid:durableId="28525D34"/>
  <w16cid:commentId w16cid:paraId="4114BA73" w16cid:durableId="28524D52"/>
  <w16cid:commentId w16cid:paraId="6AB7E1E7" w16cid:durableId="28526775"/>
  <w16cid:commentId w16cid:paraId="69528F61" w16cid:durableId="28525E8E"/>
  <w16cid:commentId w16cid:paraId="67EA1F41" w16cid:durableId="28526597"/>
  <w16cid:commentId w16cid:paraId="2DF54609" w16cid:durableId="28526783"/>
  <w16cid:commentId w16cid:paraId="2F0C0834" w16cid:durableId="285267A8"/>
  <w16cid:commentId w16cid:paraId="5ADF2039" w16cid:durableId="285119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68A48" w14:textId="77777777" w:rsidR="000A2977" w:rsidRDefault="000A2977" w:rsidP="00A97588">
      <w:r>
        <w:separator/>
      </w:r>
    </w:p>
  </w:endnote>
  <w:endnote w:type="continuationSeparator" w:id="0">
    <w:p w14:paraId="32012F8E" w14:textId="77777777" w:rsidR="000A2977" w:rsidRDefault="000A2977"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C7CC8" w14:textId="77777777" w:rsidR="000A2977" w:rsidRDefault="000A2977" w:rsidP="00A97588">
      <w:r>
        <w:separator/>
      </w:r>
    </w:p>
  </w:footnote>
  <w:footnote w:type="continuationSeparator" w:id="0">
    <w:p w14:paraId="7B68D1F9" w14:textId="77777777" w:rsidR="000A2977" w:rsidRDefault="000A2977"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705745">
    <w:abstractNumId w:val="30"/>
  </w:num>
  <w:num w:numId="2" w16cid:durableId="349962344">
    <w:abstractNumId w:val="29"/>
  </w:num>
  <w:num w:numId="3" w16cid:durableId="1729375868">
    <w:abstractNumId w:val="24"/>
  </w:num>
  <w:num w:numId="4" w16cid:durableId="926693391">
    <w:abstractNumId w:val="12"/>
  </w:num>
  <w:num w:numId="5" w16cid:durableId="595139347">
    <w:abstractNumId w:val="27"/>
  </w:num>
  <w:num w:numId="6" w16cid:durableId="119694190">
    <w:abstractNumId w:val="23"/>
  </w:num>
  <w:num w:numId="7" w16cid:durableId="203517696">
    <w:abstractNumId w:val="33"/>
  </w:num>
  <w:num w:numId="8" w16cid:durableId="1281838110">
    <w:abstractNumId w:val="25"/>
  </w:num>
  <w:num w:numId="9" w16cid:durableId="1717309768">
    <w:abstractNumId w:val="9"/>
  </w:num>
  <w:num w:numId="10" w16cid:durableId="940643096">
    <w:abstractNumId w:val="11"/>
  </w:num>
  <w:num w:numId="11" w16cid:durableId="181631159">
    <w:abstractNumId w:val="19"/>
  </w:num>
  <w:num w:numId="12" w16cid:durableId="114367988">
    <w:abstractNumId w:val="41"/>
  </w:num>
  <w:num w:numId="13" w16cid:durableId="1378359732">
    <w:abstractNumId w:val="8"/>
  </w:num>
  <w:num w:numId="14" w16cid:durableId="231695017">
    <w:abstractNumId w:val="0"/>
  </w:num>
  <w:num w:numId="15" w16cid:durableId="1862430169">
    <w:abstractNumId w:val="35"/>
  </w:num>
  <w:num w:numId="16" w16cid:durableId="476842538">
    <w:abstractNumId w:val="10"/>
  </w:num>
  <w:num w:numId="17" w16cid:durableId="867571609">
    <w:abstractNumId w:val="14"/>
  </w:num>
  <w:num w:numId="18" w16cid:durableId="1982886311">
    <w:abstractNumId w:val="39"/>
  </w:num>
  <w:num w:numId="19" w16cid:durableId="1541283341">
    <w:abstractNumId w:val="28"/>
  </w:num>
  <w:num w:numId="20" w16cid:durableId="1768303554">
    <w:abstractNumId w:val="17"/>
  </w:num>
  <w:num w:numId="21" w16cid:durableId="1898587790">
    <w:abstractNumId w:val="4"/>
  </w:num>
  <w:num w:numId="22" w16cid:durableId="418717453">
    <w:abstractNumId w:val="3"/>
  </w:num>
  <w:num w:numId="23" w16cid:durableId="1527794032">
    <w:abstractNumId w:val="7"/>
  </w:num>
  <w:num w:numId="24" w16cid:durableId="1707632041">
    <w:abstractNumId w:val="38"/>
  </w:num>
  <w:num w:numId="25" w16cid:durableId="1456289866">
    <w:abstractNumId w:val="31"/>
  </w:num>
  <w:num w:numId="26" w16cid:durableId="1874616532">
    <w:abstractNumId w:val="32"/>
  </w:num>
  <w:num w:numId="27" w16cid:durableId="1263606592">
    <w:abstractNumId w:val="36"/>
  </w:num>
  <w:num w:numId="28" w16cid:durableId="1857302389">
    <w:abstractNumId w:val="37"/>
  </w:num>
  <w:num w:numId="29" w16cid:durableId="149903744">
    <w:abstractNumId w:val="6"/>
  </w:num>
  <w:num w:numId="30" w16cid:durableId="253167835">
    <w:abstractNumId w:val="5"/>
  </w:num>
  <w:num w:numId="31" w16cid:durableId="863785247">
    <w:abstractNumId w:val="26"/>
  </w:num>
  <w:num w:numId="32" w16cid:durableId="1640649106">
    <w:abstractNumId w:val="34"/>
  </w:num>
  <w:num w:numId="33" w16cid:durableId="1102185328">
    <w:abstractNumId w:val="1"/>
  </w:num>
  <w:num w:numId="34" w16cid:durableId="758451243">
    <w:abstractNumId w:val="15"/>
  </w:num>
  <w:num w:numId="35" w16cid:durableId="235213272">
    <w:abstractNumId w:val="2"/>
  </w:num>
  <w:num w:numId="36" w16cid:durableId="945384486">
    <w:abstractNumId w:val="13"/>
  </w:num>
  <w:num w:numId="37" w16cid:durableId="1823621618">
    <w:abstractNumId w:val="20"/>
  </w:num>
  <w:num w:numId="38" w16cid:durableId="1642887003">
    <w:abstractNumId w:val="21"/>
  </w:num>
  <w:num w:numId="39" w16cid:durableId="1895700857">
    <w:abstractNumId w:val="18"/>
  </w:num>
  <w:num w:numId="40" w16cid:durableId="239026321">
    <w:abstractNumId w:val="16"/>
  </w:num>
  <w:num w:numId="41" w16cid:durableId="1159272058">
    <w:abstractNumId w:val="40"/>
  </w:num>
  <w:num w:numId="42" w16cid:durableId="906769696">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2E53"/>
    <w:rsid w:val="00047BF8"/>
    <w:rsid w:val="00047CA3"/>
    <w:rsid w:val="00047CE5"/>
    <w:rsid w:val="00054A4C"/>
    <w:rsid w:val="00054BCD"/>
    <w:rsid w:val="00055232"/>
    <w:rsid w:val="00056CC7"/>
    <w:rsid w:val="00057B63"/>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6C6F"/>
    <w:rsid w:val="000B3350"/>
    <w:rsid w:val="000B4596"/>
    <w:rsid w:val="000B5075"/>
    <w:rsid w:val="000C5CFA"/>
    <w:rsid w:val="000D09CA"/>
    <w:rsid w:val="000D1F1F"/>
    <w:rsid w:val="000D2011"/>
    <w:rsid w:val="000D256D"/>
    <w:rsid w:val="000D33AD"/>
    <w:rsid w:val="000D6E73"/>
    <w:rsid w:val="000D788F"/>
    <w:rsid w:val="000F17C8"/>
    <w:rsid w:val="000F41BE"/>
    <w:rsid w:val="000F6B25"/>
    <w:rsid w:val="00101796"/>
    <w:rsid w:val="001034AE"/>
    <w:rsid w:val="001102A7"/>
    <w:rsid w:val="00111F80"/>
    <w:rsid w:val="001163F9"/>
    <w:rsid w:val="0012148C"/>
    <w:rsid w:val="0012276F"/>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6FDD"/>
    <w:rsid w:val="00170AFC"/>
    <w:rsid w:val="00172CE7"/>
    <w:rsid w:val="001732E9"/>
    <w:rsid w:val="00177AC2"/>
    <w:rsid w:val="00180613"/>
    <w:rsid w:val="0018173F"/>
    <w:rsid w:val="00182E79"/>
    <w:rsid w:val="0018482D"/>
    <w:rsid w:val="001849CF"/>
    <w:rsid w:val="00184DC0"/>
    <w:rsid w:val="00184F09"/>
    <w:rsid w:val="00191E99"/>
    <w:rsid w:val="00195961"/>
    <w:rsid w:val="00195C93"/>
    <w:rsid w:val="0019754D"/>
    <w:rsid w:val="001A1CD7"/>
    <w:rsid w:val="001A2D4B"/>
    <w:rsid w:val="001A42F7"/>
    <w:rsid w:val="001A4C4F"/>
    <w:rsid w:val="001A53C3"/>
    <w:rsid w:val="001B5303"/>
    <w:rsid w:val="001B6715"/>
    <w:rsid w:val="001B7797"/>
    <w:rsid w:val="001C595F"/>
    <w:rsid w:val="001C736A"/>
    <w:rsid w:val="001C7502"/>
    <w:rsid w:val="001D1F6F"/>
    <w:rsid w:val="001D29A2"/>
    <w:rsid w:val="001D4BE7"/>
    <w:rsid w:val="001D7BBF"/>
    <w:rsid w:val="001E195F"/>
    <w:rsid w:val="001E19B8"/>
    <w:rsid w:val="001E6483"/>
    <w:rsid w:val="001F1D0C"/>
    <w:rsid w:val="001F1D9D"/>
    <w:rsid w:val="001F2585"/>
    <w:rsid w:val="001F2B78"/>
    <w:rsid w:val="001F2C38"/>
    <w:rsid w:val="001F3721"/>
    <w:rsid w:val="00210065"/>
    <w:rsid w:val="00211E6F"/>
    <w:rsid w:val="00214845"/>
    <w:rsid w:val="00223F59"/>
    <w:rsid w:val="002312A6"/>
    <w:rsid w:val="00232995"/>
    <w:rsid w:val="00233ABB"/>
    <w:rsid w:val="00240DFB"/>
    <w:rsid w:val="00241160"/>
    <w:rsid w:val="002455A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90099"/>
    <w:rsid w:val="00290E03"/>
    <w:rsid w:val="0029281C"/>
    <w:rsid w:val="00296787"/>
    <w:rsid w:val="00296EE7"/>
    <w:rsid w:val="002A0979"/>
    <w:rsid w:val="002A3B1F"/>
    <w:rsid w:val="002A68D4"/>
    <w:rsid w:val="002A6C6A"/>
    <w:rsid w:val="002B09FF"/>
    <w:rsid w:val="002C3C3A"/>
    <w:rsid w:val="002D6F4B"/>
    <w:rsid w:val="002D7F70"/>
    <w:rsid w:val="002E2E78"/>
    <w:rsid w:val="002E7B8F"/>
    <w:rsid w:val="002F707D"/>
    <w:rsid w:val="002F7895"/>
    <w:rsid w:val="00300DCB"/>
    <w:rsid w:val="00303BD3"/>
    <w:rsid w:val="0030500B"/>
    <w:rsid w:val="00307550"/>
    <w:rsid w:val="0030763E"/>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562C"/>
    <w:rsid w:val="00385DB7"/>
    <w:rsid w:val="00386E24"/>
    <w:rsid w:val="003962F3"/>
    <w:rsid w:val="003A4924"/>
    <w:rsid w:val="003A4F2A"/>
    <w:rsid w:val="003A71BA"/>
    <w:rsid w:val="003B6A94"/>
    <w:rsid w:val="003C2917"/>
    <w:rsid w:val="003C367D"/>
    <w:rsid w:val="003C51D8"/>
    <w:rsid w:val="003C5862"/>
    <w:rsid w:val="003C6971"/>
    <w:rsid w:val="003D0425"/>
    <w:rsid w:val="003D13AF"/>
    <w:rsid w:val="003D2D6B"/>
    <w:rsid w:val="003D44D4"/>
    <w:rsid w:val="003D5CA4"/>
    <w:rsid w:val="003D7DEE"/>
    <w:rsid w:val="003E4A1D"/>
    <w:rsid w:val="003E6F03"/>
    <w:rsid w:val="003F230E"/>
    <w:rsid w:val="003F62E5"/>
    <w:rsid w:val="003F6DF1"/>
    <w:rsid w:val="00402C9C"/>
    <w:rsid w:val="00405E66"/>
    <w:rsid w:val="00406213"/>
    <w:rsid w:val="0041174F"/>
    <w:rsid w:val="00412920"/>
    <w:rsid w:val="00415CFD"/>
    <w:rsid w:val="004163D2"/>
    <w:rsid w:val="00416593"/>
    <w:rsid w:val="00424844"/>
    <w:rsid w:val="00426EA0"/>
    <w:rsid w:val="00427B2D"/>
    <w:rsid w:val="00442151"/>
    <w:rsid w:val="004427A8"/>
    <w:rsid w:val="00451B6F"/>
    <w:rsid w:val="004536C4"/>
    <w:rsid w:val="004555FB"/>
    <w:rsid w:val="004571AC"/>
    <w:rsid w:val="00464A8E"/>
    <w:rsid w:val="00472332"/>
    <w:rsid w:val="00472866"/>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6E0B"/>
    <w:rsid w:val="004C72A9"/>
    <w:rsid w:val="004D3E93"/>
    <w:rsid w:val="004D4D0F"/>
    <w:rsid w:val="004D61F4"/>
    <w:rsid w:val="004E4D80"/>
    <w:rsid w:val="004E613C"/>
    <w:rsid w:val="004E790C"/>
    <w:rsid w:val="004F0E56"/>
    <w:rsid w:val="004F2A91"/>
    <w:rsid w:val="004F4162"/>
    <w:rsid w:val="004F4DEF"/>
    <w:rsid w:val="004F5704"/>
    <w:rsid w:val="00506262"/>
    <w:rsid w:val="0050761D"/>
    <w:rsid w:val="00507663"/>
    <w:rsid w:val="0051353A"/>
    <w:rsid w:val="0051443F"/>
    <w:rsid w:val="00517470"/>
    <w:rsid w:val="0052685C"/>
    <w:rsid w:val="00531A1E"/>
    <w:rsid w:val="00531D2C"/>
    <w:rsid w:val="00532A08"/>
    <w:rsid w:val="00534215"/>
    <w:rsid w:val="00536B1C"/>
    <w:rsid w:val="005376B8"/>
    <w:rsid w:val="00541BF7"/>
    <w:rsid w:val="0054447B"/>
    <w:rsid w:val="00545B29"/>
    <w:rsid w:val="00547D83"/>
    <w:rsid w:val="00547F89"/>
    <w:rsid w:val="00550FF2"/>
    <w:rsid w:val="005559DE"/>
    <w:rsid w:val="00557C19"/>
    <w:rsid w:val="00566860"/>
    <w:rsid w:val="00566E21"/>
    <w:rsid w:val="0057644A"/>
    <w:rsid w:val="0058024E"/>
    <w:rsid w:val="00581A68"/>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521C"/>
    <w:rsid w:val="0060759E"/>
    <w:rsid w:val="00610D0A"/>
    <w:rsid w:val="006140A1"/>
    <w:rsid w:val="00625A62"/>
    <w:rsid w:val="00626B13"/>
    <w:rsid w:val="00636053"/>
    <w:rsid w:val="00636AC1"/>
    <w:rsid w:val="0064005F"/>
    <w:rsid w:val="00640506"/>
    <w:rsid w:val="00642A97"/>
    <w:rsid w:val="006514CF"/>
    <w:rsid w:val="00652059"/>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79D4"/>
    <w:rsid w:val="006A47F9"/>
    <w:rsid w:val="006B128D"/>
    <w:rsid w:val="006B29D1"/>
    <w:rsid w:val="006B6BD2"/>
    <w:rsid w:val="006B758A"/>
    <w:rsid w:val="006C16AB"/>
    <w:rsid w:val="006C2661"/>
    <w:rsid w:val="006C63F9"/>
    <w:rsid w:val="006C6A41"/>
    <w:rsid w:val="006D0200"/>
    <w:rsid w:val="006D5AFC"/>
    <w:rsid w:val="006D7851"/>
    <w:rsid w:val="006D7CA1"/>
    <w:rsid w:val="006E06F1"/>
    <w:rsid w:val="006E1B63"/>
    <w:rsid w:val="006E3CF2"/>
    <w:rsid w:val="006E5876"/>
    <w:rsid w:val="006F3039"/>
    <w:rsid w:val="006F5748"/>
    <w:rsid w:val="0070643E"/>
    <w:rsid w:val="00713810"/>
    <w:rsid w:val="00721CCB"/>
    <w:rsid w:val="00727CBC"/>
    <w:rsid w:val="00730240"/>
    <w:rsid w:val="00734D02"/>
    <w:rsid w:val="00737F48"/>
    <w:rsid w:val="007401EA"/>
    <w:rsid w:val="00742BB8"/>
    <w:rsid w:val="00743BB1"/>
    <w:rsid w:val="00745613"/>
    <w:rsid w:val="00745769"/>
    <w:rsid w:val="00752D8A"/>
    <w:rsid w:val="00754A98"/>
    <w:rsid w:val="00756DA9"/>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48D3"/>
    <w:rsid w:val="008612F1"/>
    <w:rsid w:val="00864C8E"/>
    <w:rsid w:val="00870BD2"/>
    <w:rsid w:val="00871C65"/>
    <w:rsid w:val="00877B6A"/>
    <w:rsid w:val="008866B1"/>
    <w:rsid w:val="008878EC"/>
    <w:rsid w:val="00887FCD"/>
    <w:rsid w:val="00890D9F"/>
    <w:rsid w:val="00891749"/>
    <w:rsid w:val="008922B5"/>
    <w:rsid w:val="008964CF"/>
    <w:rsid w:val="008A3F09"/>
    <w:rsid w:val="008A75B7"/>
    <w:rsid w:val="008B12F2"/>
    <w:rsid w:val="008B3787"/>
    <w:rsid w:val="008B4C98"/>
    <w:rsid w:val="008C0D4A"/>
    <w:rsid w:val="008C125F"/>
    <w:rsid w:val="008C23E2"/>
    <w:rsid w:val="008C49B6"/>
    <w:rsid w:val="008C6B01"/>
    <w:rsid w:val="008D1BE5"/>
    <w:rsid w:val="008D3821"/>
    <w:rsid w:val="008E3A8F"/>
    <w:rsid w:val="008E4AEA"/>
    <w:rsid w:val="008F1F12"/>
    <w:rsid w:val="008F2267"/>
    <w:rsid w:val="008F5E46"/>
    <w:rsid w:val="0090259B"/>
    <w:rsid w:val="00902C63"/>
    <w:rsid w:val="0091071C"/>
    <w:rsid w:val="00911B06"/>
    <w:rsid w:val="00914254"/>
    <w:rsid w:val="00914357"/>
    <w:rsid w:val="00921179"/>
    <w:rsid w:val="00921BB4"/>
    <w:rsid w:val="00925811"/>
    <w:rsid w:val="00927ED9"/>
    <w:rsid w:val="00935324"/>
    <w:rsid w:val="00935808"/>
    <w:rsid w:val="009373E3"/>
    <w:rsid w:val="00937F65"/>
    <w:rsid w:val="009420A5"/>
    <w:rsid w:val="00950A3A"/>
    <w:rsid w:val="009530C8"/>
    <w:rsid w:val="0095312A"/>
    <w:rsid w:val="009549D9"/>
    <w:rsid w:val="009637BE"/>
    <w:rsid w:val="009668F8"/>
    <w:rsid w:val="009735CB"/>
    <w:rsid w:val="00974636"/>
    <w:rsid w:val="00977011"/>
    <w:rsid w:val="0098100D"/>
    <w:rsid w:val="00982B3F"/>
    <w:rsid w:val="00991715"/>
    <w:rsid w:val="009923AA"/>
    <w:rsid w:val="00992B2C"/>
    <w:rsid w:val="00994ACF"/>
    <w:rsid w:val="00994FE8"/>
    <w:rsid w:val="00996FA7"/>
    <w:rsid w:val="009A5F16"/>
    <w:rsid w:val="009A5F41"/>
    <w:rsid w:val="009B0318"/>
    <w:rsid w:val="009B0ABA"/>
    <w:rsid w:val="009B7EEC"/>
    <w:rsid w:val="009C581F"/>
    <w:rsid w:val="009C6CC7"/>
    <w:rsid w:val="009C7EB7"/>
    <w:rsid w:val="009E27E8"/>
    <w:rsid w:val="009F0618"/>
    <w:rsid w:val="009F0F87"/>
    <w:rsid w:val="009F607C"/>
    <w:rsid w:val="00A032AC"/>
    <w:rsid w:val="00A05916"/>
    <w:rsid w:val="00A077BD"/>
    <w:rsid w:val="00A158A3"/>
    <w:rsid w:val="00A16590"/>
    <w:rsid w:val="00A228D2"/>
    <w:rsid w:val="00A22983"/>
    <w:rsid w:val="00A23C52"/>
    <w:rsid w:val="00A2430F"/>
    <w:rsid w:val="00A257C6"/>
    <w:rsid w:val="00A259A1"/>
    <w:rsid w:val="00A3049F"/>
    <w:rsid w:val="00A35547"/>
    <w:rsid w:val="00A36760"/>
    <w:rsid w:val="00A4023B"/>
    <w:rsid w:val="00A4068D"/>
    <w:rsid w:val="00A449CD"/>
    <w:rsid w:val="00A457AD"/>
    <w:rsid w:val="00A46D29"/>
    <w:rsid w:val="00A51FA6"/>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FAD"/>
    <w:rsid w:val="00AF3D4D"/>
    <w:rsid w:val="00AF4248"/>
    <w:rsid w:val="00B01DB5"/>
    <w:rsid w:val="00B0576E"/>
    <w:rsid w:val="00B07C6A"/>
    <w:rsid w:val="00B07D4F"/>
    <w:rsid w:val="00B10B17"/>
    <w:rsid w:val="00B115F0"/>
    <w:rsid w:val="00B22EF9"/>
    <w:rsid w:val="00B24C11"/>
    <w:rsid w:val="00B26653"/>
    <w:rsid w:val="00B26B8A"/>
    <w:rsid w:val="00B33005"/>
    <w:rsid w:val="00B33109"/>
    <w:rsid w:val="00B35FE2"/>
    <w:rsid w:val="00B37A83"/>
    <w:rsid w:val="00B43EAE"/>
    <w:rsid w:val="00B46623"/>
    <w:rsid w:val="00B46C2C"/>
    <w:rsid w:val="00B5114D"/>
    <w:rsid w:val="00B53AD0"/>
    <w:rsid w:val="00B53E17"/>
    <w:rsid w:val="00B5758B"/>
    <w:rsid w:val="00B57F5A"/>
    <w:rsid w:val="00B62337"/>
    <w:rsid w:val="00B6272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69AA"/>
    <w:rsid w:val="00C77143"/>
    <w:rsid w:val="00C80733"/>
    <w:rsid w:val="00C85DE7"/>
    <w:rsid w:val="00CA2E94"/>
    <w:rsid w:val="00CA44DB"/>
    <w:rsid w:val="00CA4EB1"/>
    <w:rsid w:val="00CA662D"/>
    <w:rsid w:val="00CB1B51"/>
    <w:rsid w:val="00CB4B27"/>
    <w:rsid w:val="00CB732C"/>
    <w:rsid w:val="00CC1B45"/>
    <w:rsid w:val="00CC1D24"/>
    <w:rsid w:val="00CC2699"/>
    <w:rsid w:val="00CD14ED"/>
    <w:rsid w:val="00CD15E1"/>
    <w:rsid w:val="00CD2602"/>
    <w:rsid w:val="00CD4AB5"/>
    <w:rsid w:val="00CD7D5B"/>
    <w:rsid w:val="00CE2C51"/>
    <w:rsid w:val="00CF5AA7"/>
    <w:rsid w:val="00CF62B6"/>
    <w:rsid w:val="00D129CD"/>
    <w:rsid w:val="00D144C7"/>
    <w:rsid w:val="00D17A10"/>
    <w:rsid w:val="00D22625"/>
    <w:rsid w:val="00D25377"/>
    <w:rsid w:val="00D30260"/>
    <w:rsid w:val="00D30304"/>
    <w:rsid w:val="00D307A0"/>
    <w:rsid w:val="00D32350"/>
    <w:rsid w:val="00D34ACF"/>
    <w:rsid w:val="00D37B5A"/>
    <w:rsid w:val="00D44682"/>
    <w:rsid w:val="00D46EE8"/>
    <w:rsid w:val="00D50324"/>
    <w:rsid w:val="00D50C87"/>
    <w:rsid w:val="00D56313"/>
    <w:rsid w:val="00D6398B"/>
    <w:rsid w:val="00D64D62"/>
    <w:rsid w:val="00D66E0C"/>
    <w:rsid w:val="00D726AA"/>
    <w:rsid w:val="00D76C3E"/>
    <w:rsid w:val="00D80360"/>
    <w:rsid w:val="00D80F9A"/>
    <w:rsid w:val="00D823BB"/>
    <w:rsid w:val="00D8469F"/>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E04AC4"/>
    <w:rsid w:val="00E0630F"/>
    <w:rsid w:val="00E071DE"/>
    <w:rsid w:val="00E140CE"/>
    <w:rsid w:val="00E219F5"/>
    <w:rsid w:val="00E30435"/>
    <w:rsid w:val="00E311ED"/>
    <w:rsid w:val="00E313D4"/>
    <w:rsid w:val="00E32E9D"/>
    <w:rsid w:val="00E3424B"/>
    <w:rsid w:val="00E35B65"/>
    <w:rsid w:val="00E361C6"/>
    <w:rsid w:val="00E41225"/>
    <w:rsid w:val="00E41D78"/>
    <w:rsid w:val="00E500EA"/>
    <w:rsid w:val="00E536F2"/>
    <w:rsid w:val="00E5414A"/>
    <w:rsid w:val="00E54307"/>
    <w:rsid w:val="00E54996"/>
    <w:rsid w:val="00E65BF5"/>
    <w:rsid w:val="00E70E5E"/>
    <w:rsid w:val="00E72FAD"/>
    <w:rsid w:val="00E80ACD"/>
    <w:rsid w:val="00E86DB1"/>
    <w:rsid w:val="00E876FD"/>
    <w:rsid w:val="00E9003D"/>
    <w:rsid w:val="00E908A5"/>
    <w:rsid w:val="00E90FE4"/>
    <w:rsid w:val="00E94066"/>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217AE"/>
    <w:rsid w:val="00F217EB"/>
    <w:rsid w:val="00F24DF4"/>
    <w:rsid w:val="00F3607F"/>
    <w:rsid w:val="00F466FB"/>
    <w:rsid w:val="00F46EA4"/>
    <w:rsid w:val="00F5055A"/>
    <w:rsid w:val="00F60D53"/>
    <w:rsid w:val="00F66497"/>
    <w:rsid w:val="00F6774D"/>
    <w:rsid w:val="00F700AE"/>
    <w:rsid w:val="00F75F44"/>
    <w:rsid w:val="00F82C84"/>
    <w:rsid w:val="00F83B63"/>
    <w:rsid w:val="00F8714D"/>
    <w:rsid w:val="00F912C0"/>
    <w:rsid w:val="00F94558"/>
    <w:rsid w:val="00FA4557"/>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crf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8</Pages>
  <Words>6184</Words>
  <Characters>35252</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36</cp:revision>
  <dcterms:created xsi:type="dcterms:W3CDTF">2023-07-05T17:00:00Z</dcterms:created>
  <dcterms:modified xsi:type="dcterms:W3CDTF">2023-07-0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7ZE9Kyb"/&gt;&lt;style id="http://www.zotero.org/styles/sage-vancouver" hasBibliography="1" bibliographyStyleHasBeenSet="1"/&gt;&lt;prefs&gt;&lt;pref name="fieldType" value="Field"/&gt;&lt;/prefs&gt;&lt;/data&gt;</vt:lpwstr>
  </property>
</Properties>
</file>